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F2287C" w14:textId="139D842B" w:rsidR="0045377E" w:rsidRDefault="0045377E" w:rsidP="0045377E">
      <w:pPr>
        <w:spacing w:line="240" w:lineRule="auto"/>
        <w:contextualSpacing/>
        <w:rPr>
          <w:b/>
        </w:rPr>
      </w:pPr>
      <w:r>
        <w:rPr>
          <w:b/>
        </w:rPr>
        <w:t>Manuscript Title</w:t>
      </w:r>
    </w:p>
    <w:p w14:paraId="0D194C8F" w14:textId="3D306D61" w:rsidR="00971908" w:rsidRDefault="00255967" w:rsidP="0045377E">
      <w:pPr>
        <w:spacing w:line="240" w:lineRule="auto"/>
        <w:contextualSpacing/>
        <w:rPr>
          <w:bCs/>
        </w:rPr>
      </w:pPr>
      <w:r w:rsidRPr="0045377E">
        <w:rPr>
          <w:bCs/>
        </w:rPr>
        <w:t>Effects of a natural precipitation gradient on</w:t>
      </w:r>
      <w:r w:rsidR="00971908" w:rsidRPr="0045377E">
        <w:rPr>
          <w:bCs/>
        </w:rPr>
        <w:t xml:space="preserve"> fish and macroinvertebrate assembl</w:t>
      </w:r>
      <w:r w:rsidR="0045377E">
        <w:rPr>
          <w:bCs/>
        </w:rPr>
        <w:t>ages</w:t>
      </w:r>
    </w:p>
    <w:p w14:paraId="67194A91" w14:textId="42480415" w:rsidR="0045377E" w:rsidRDefault="0045377E" w:rsidP="0045377E">
      <w:pPr>
        <w:spacing w:line="240" w:lineRule="auto"/>
        <w:contextualSpacing/>
        <w:rPr>
          <w:bCs/>
        </w:rPr>
      </w:pPr>
    </w:p>
    <w:p w14:paraId="5FD17950" w14:textId="77777777" w:rsidR="0045377E" w:rsidRPr="0045377E" w:rsidRDefault="0045377E" w:rsidP="0045377E">
      <w:pPr>
        <w:spacing w:line="240" w:lineRule="auto"/>
        <w:contextualSpacing/>
        <w:rPr>
          <w:bCs/>
        </w:rPr>
      </w:pPr>
    </w:p>
    <w:p w14:paraId="38BB4165" w14:textId="4907C477" w:rsidR="0029112B" w:rsidRDefault="0029112B" w:rsidP="0045377E">
      <w:pPr>
        <w:spacing w:line="240" w:lineRule="auto"/>
        <w:contextualSpacing/>
        <w:rPr>
          <w:bCs/>
          <w:vertAlign w:val="superscript"/>
        </w:rPr>
      </w:pPr>
      <w:r w:rsidRPr="00D9375D">
        <w:rPr>
          <w:bCs/>
        </w:rPr>
        <w:t>Sean Kinard</w:t>
      </w:r>
      <w:r w:rsidR="00255967" w:rsidRPr="00D9375D">
        <w:rPr>
          <w:bCs/>
          <w:vertAlign w:val="superscript"/>
        </w:rPr>
        <w:t>1</w:t>
      </w:r>
      <w:r w:rsidRPr="00D9375D">
        <w:rPr>
          <w:bCs/>
        </w:rPr>
        <w:t>, Christopher Patrick</w:t>
      </w:r>
      <w:r w:rsidR="00255967" w:rsidRPr="00D9375D">
        <w:rPr>
          <w:bCs/>
          <w:vertAlign w:val="superscript"/>
        </w:rPr>
        <w:t>1</w:t>
      </w:r>
      <w:r w:rsidRPr="00D9375D">
        <w:rPr>
          <w:bCs/>
        </w:rPr>
        <w:t>, Fernando Carvallo</w:t>
      </w:r>
      <w:r w:rsidR="00255967" w:rsidRPr="00D9375D">
        <w:rPr>
          <w:bCs/>
          <w:vertAlign w:val="superscript"/>
        </w:rPr>
        <w:t>2</w:t>
      </w:r>
    </w:p>
    <w:p w14:paraId="7435FDA7" w14:textId="77777777" w:rsidR="0045377E" w:rsidRDefault="0045377E" w:rsidP="0045377E">
      <w:pPr>
        <w:spacing w:line="240" w:lineRule="auto"/>
        <w:contextualSpacing/>
        <w:rPr>
          <w:bCs/>
        </w:rPr>
      </w:pPr>
    </w:p>
    <w:p w14:paraId="2CAAA7E5" w14:textId="2D3CA1F7" w:rsidR="00E37DC5" w:rsidRDefault="00E37DC5" w:rsidP="0045377E">
      <w:pPr>
        <w:pStyle w:val="ListParagraph"/>
        <w:numPr>
          <w:ilvl w:val="0"/>
          <w:numId w:val="4"/>
        </w:numPr>
        <w:spacing w:line="240" w:lineRule="auto"/>
        <w:rPr>
          <w:bCs/>
        </w:rPr>
      </w:pPr>
      <w:r>
        <w:rPr>
          <w:bCs/>
        </w:rPr>
        <w:t>Virginia Institute of Marine Science</w:t>
      </w:r>
    </w:p>
    <w:p w14:paraId="212C5A18" w14:textId="739EC2F8" w:rsidR="00E37DC5" w:rsidRPr="00E37DC5" w:rsidRDefault="00E37DC5" w:rsidP="0045377E">
      <w:pPr>
        <w:pStyle w:val="ListParagraph"/>
        <w:spacing w:line="240" w:lineRule="auto"/>
        <w:rPr>
          <w:bCs/>
        </w:rPr>
      </w:pPr>
      <w:r>
        <w:rPr>
          <w:bCs/>
        </w:rPr>
        <w:t xml:space="preserve"> 1370 </w:t>
      </w:r>
      <w:proofErr w:type="spellStart"/>
      <w:r>
        <w:rPr>
          <w:bCs/>
        </w:rPr>
        <w:t>Greate</w:t>
      </w:r>
      <w:proofErr w:type="spellEnd"/>
      <w:r>
        <w:rPr>
          <w:bCs/>
        </w:rPr>
        <w:t xml:space="preserve"> Road, Gloucester Point, Virginia 23062-1346</w:t>
      </w:r>
    </w:p>
    <w:p w14:paraId="10588755" w14:textId="7887633A" w:rsidR="00E37DC5" w:rsidRDefault="00E37DC5" w:rsidP="0045377E">
      <w:pPr>
        <w:pStyle w:val="ListParagraph"/>
        <w:numPr>
          <w:ilvl w:val="0"/>
          <w:numId w:val="4"/>
        </w:numPr>
        <w:spacing w:line="240" w:lineRule="auto"/>
        <w:rPr>
          <w:bCs/>
        </w:rPr>
      </w:pPr>
      <w:r>
        <w:rPr>
          <w:bCs/>
        </w:rPr>
        <w:t>Texas A&amp;M Corpus Christi</w:t>
      </w:r>
    </w:p>
    <w:p w14:paraId="07FF3513" w14:textId="465E4C27" w:rsidR="00255967" w:rsidRDefault="00E37DC5" w:rsidP="0045377E">
      <w:pPr>
        <w:pStyle w:val="ListParagraph"/>
        <w:spacing w:line="240" w:lineRule="auto"/>
        <w:rPr>
          <w:bCs/>
        </w:rPr>
      </w:pPr>
      <w:r>
        <w:rPr>
          <w:bCs/>
        </w:rPr>
        <w:t xml:space="preserve"> </w:t>
      </w:r>
      <w:r w:rsidRPr="00E37DC5">
        <w:rPr>
          <w:bCs/>
        </w:rPr>
        <w:t>6300 Ocean Dr, Corpus Christi, TX 78412</w:t>
      </w:r>
    </w:p>
    <w:p w14:paraId="2A9C4431" w14:textId="77777777" w:rsidR="0045377E" w:rsidRDefault="0045377E" w:rsidP="0045377E">
      <w:pPr>
        <w:pStyle w:val="ListParagraph"/>
        <w:spacing w:line="240" w:lineRule="auto"/>
        <w:rPr>
          <w:bCs/>
        </w:rPr>
      </w:pPr>
    </w:p>
    <w:p w14:paraId="41A6B387" w14:textId="59F1F154" w:rsidR="00255967" w:rsidRDefault="00956D08" w:rsidP="0045377E">
      <w:pPr>
        <w:spacing w:line="240" w:lineRule="auto"/>
        <w:contextualSpacing/>
        <w:rPr>
          <w:bCs/>
        </w:rPr>
      </w:pPr>
      <w:r>
        <w:rPr>
          <w:bCs/>
        </w:rPr>
        <w:t>Corresponding Author:</w:t>
      </w:r>
    </w:p>
    <w:p w14:paraId="31C40FDD" w14:textId="33661A15" w:rsidR="00956D08" w:rsidRDefault="00956D08" w:rsidP="0045377E">
      <w:pPr>
        <w:spacing w:line="240" w:lineRule="auto"/>
        <w:contextualSpacing/>
        <w:rPr>
          <w:bCs/>
        </w:rPr>
      </w:pPr>
      <w:r>
        <w:rPr>
          <w:bCs/>
        </w:rPr>
        <w:t>Sean Kinard</w:t>
      </w:r>
      <w:r>
        <w:rPr>
          <w:bCs/>
          <w:vertAlign w:val="superscript"/>
        </w:rPr>
        <w:t>1</w:t>
      </w:r>
    </w:p>
    <w:p w14:paraId="6F03561E" w14:textId="0F01C3F0" w:rsidR="00956D08" w:rsidRDefault="00956D08" w:rsidP="0045377E">
      <w:pPr>
        <w:spacing w:line="240" w:lineRule="auto"/>
        <w:contextualSpacing/>
        <w:rPr>
          <w:bCs/>
        </w:rPr>
      </w:pPr>
      <w:r>
        <w:rPr>
          <w:bCs/>
        </w:rPr>
        <w:t>6528 Quail Hollow Dr, Hayes VA 23072, USA</w:t>
      </w:r>
    </w:p>
    <w:p w14:paraId="51C69299" w14:textId="382E4F4E" w:rsidR="00956D08" w:rsidRDefault="00956D08" w:rsidP="0045377E">
      <w:pPr>
        <w:spacing w:line="240" w:lineRule="auto"/>
        <w:contextualSpacing/>
        <w:rPr>
          <w:bCs/>
        </w:rPr>
      </w:pPr>
      <w:r>
        <w:rPr>
          <w:bCs/>
        </w:rPr>
        <w:t xml:space="preserve">Email address: </w:t>
      </w:r>
      <w:hyperlink r:id="rId8" w:history="1">
        <w:r w:rsidRPr="003222B4">
          <w:rPr>
            <w:rStyle w:val="Hyperlink"/>
            <w:bCs/>
          </w:rPr>
          <w:t>skkinard@vims.edu</w:t>
        </w:r>
      </w:hyperlink>
    </w:p>
    <w:p w14:paraId="5407C21B" w14:textId="0101B7E8" w:rsidR="00255967" w:rsidRDefault="00255967" w:rsidP="00956D08">
      <w:pPr>
        <w:spacing w:line="240" w:lineRule="auto"/>
        <w:rPr>
          <w:bCs/>
        </w:rPr>
      </w:pPr>
    </w:p>
    <w:p w14:paraId="253D2A45" w14:textId="5D7E4EDC" w:rsidR="00255967" w:rsidRPr="00956D08" w:rsidRDefault="00956D08" w:rsidP="00956D08">
      <w:pPr>
        <w:spacing w:line="240" w:lineRule="auto"/>
        <w:contextualSpacing/>
        <w:rPr>
          <w:b/>
        </w:rPr>
      </w:pPr>
      <w:r>
        <w:rPr>
          <w:b/>
        </w:rPr>
        <w:t>Abstract:</w:t>
      </w:r>
    </w:p>
    <w:p w14:paraId="1D2069B1" w14:textId="05466758" w:rsidR="00802B6F" w:rsidRDefault="00802B6F" w:rsidP="00956D08">
      <w:pPr>
        <w:spacing w:line="240" w:lineRule="auto"/>
        <w:rPr>
          <w:bCs/>
        </w:rPr>
      </w:pPr>
      <w:r w:rsidRPr="00802B6F">
        <w:rPr>
          <w:bCs/>
        </w:rPr>
        <w:t xml:space="preserve">In the </w:t>
      </w:r>
      <w:r w:rsidR="009D16D4">
        <w:rPr>
          <w:bCs/>
        </w:rPr>
        <w:t>North American</w:t>
      </w:r>
      <w:r w:rsidRPr="00802B6F">
        <w:rPr>
          <w:bCs/>
        </w:rPr>
        <w:t xml:space="preserve"> Southwest, conditions are expected to become more arid. To enhance our understanding of how freshwater communities will adjust to these shifts in water-cycle dynamics, we employed a space for time </w:t>
      </w:r>
      <w:r w:rsidR="009D16D4">
        <w:rPr>
          <w:bCs/>
        </w:rPr>
        <w:t>substitution</w:t>
      </w:r>
      <w:r w:rsidRPr="00802B6F">
        <w:rPr>
          <w:bCs/>
        </w:rPr>
        <w:t xml:space="preserve"> along a precipitation gradient from semi-arid to sub-humid on the Texas Coastal Prairie.</w:t>
      </w:r>
      <w:r w:rsidR="00CA6CBF">
        <w:rPr>
          <w:bCs/>
        </w:rPr>
        <w:t xml:space="preserve"> </w:t>
      </w:r>
      <w:r w:rsidRPr="00802B6F">
        <w:rPr>
          <w:bCs/>
        </w:rPr>
        <w:t xml:space="preserve">In the </w:t>
      </w:r>
      <w:r>
        <w:rPr>
          <w:bCs/>
        </w:rPr>
        <w:t>Spring of 2017</w:t>
      </w:r>
      <w:r w:rsidRPr="00802B6F">
        <w:rPr>
          <w:bCs/>
        </w:rPr>
        <w:t xml:space="preserve">, we conducted surveys of </w:t>
      </w:r>
      <w:r>
        <w:rPr>
          <w:bCs/>
        </w:rPr>
        <w:t>10</w:t>
      </w:r>
      <w:r w:rsidRPr="00802B6F">
        <w:rPr>
          <w:bCs/>
        </w:rPr>
        <w:t xml:space="preserve"> USGS gauged, wadeable streams spanning </w:t>
      </w:r>
      <w:r>
        <w:rPr>
          <w:bCs/>
        </w:rPr>
        <w:t>a natural</w:t>
      </w:r>
      <w:r w:rsidRPr="00802B6F">
        <w:rPr>
          <w:bCs/>
        </w:rPr>
        <w:t xml:space="preserve"> precipitation gradient; we measured nutrients, water chemistry, habitat characteristics, benthic </w:t>
      </w:r>
      <w:r w:rsidR="00C369C3">
        <w:rPr>
          <w:bCs/>
        </w:rPr>
        <w:t>macroi</w:t>
      </w:r>
      <w:r w:rsidRPr="00802B6F">
        <w:rPr>
          <w:bCs/>
        </w:rPr>
        <w:t xml:space="preserve">nvertebrates, and fish community data. </w:t>
      </w:r>
      <w:r>
        <w:t>We observed a positive relationship between fish diversity and mean annual rainfall (</w:t>
      </w:r>
      <w:r>
        <w:rPr>
          <w:i/>
          <w:iCs/>
        </w:rPr>
        <w:t>p</w:t>
      </w:r>
      <w:r>
        <w:t>-value = 0.008</w:t>
      </w:r>
      <w:r w:rsidR="00C369C3">
        <w:t>), conductivity</w:t>
      </w:r>
      <w:r>
        <w:t xml:space="preserve"> (</w:t>
      </w:r>
      <w:r>
        <w:rPr>
          <w:i/>
          <w:iCs/>
        </w:rPr>
        <w:t>p</w:t>
      </w:r>
      <w:r>
        <w:t>-value = 0.048)</w:t>
      </w:r>
      <w:r w:rsidR="00C369C3">
        <w:t xml:space="preserve"> </w:t>
      </w:r>
      <w:r>
        <w:t xml:space="preserve">and </w:t>
      </w:r>
      <w:r w:rsidR="00C369C3">
        <w:t>surface runoff</w:t>
      </w:r>
      <w:r>
        <w:t xml:space="preserve"> (</w:t>
      </w:r>
      <w:r>
        <w:rPr>
          <w:i/>
          <w:iCs/>
        </w:rPr>
        <w:t>p</w:t>
      </w:r>
      <w:r>
        <w:t>-value = 0.00</w:t>
      </w:r>
      <w:r w:rsidR="00C369C3">
        <w:t>2</w:t>
      </w:r>
      <w:r>
        <w:t>)</w:t>
      </w:r>
      <w:r w:rsidR="00C369C3">
        <w:t>. Macroinvertebrate diversity did not correlate with annual precipitation but was correlated with low flow pulse percent (</w:t>
      </w:r>
      <w:r w:rsidR="00C369C3">
        <w:rPr>
          <w:i/>
          <w:iCs/>
        </w:rPr>
        <w:t>p</w:t>
      </w:r>
      <w:r w:rsidR="00C369C3">
        <w:t xml:space="preserve">-value = 0.046). </w:t>
      </w:r>
      <w:r w:rsidRPr="00802B6F">
        <w:rPr>
          <w:bCs/>
        </w:rPr>
        <w:t xml:space="preserve">The compositional </w:t>
      </w:r>
      <w:r w:rsidR="00C369C3">
        <w:rPr>
          <w:bCs/>
        </w:rPr>
        <w:t>shifts</w:t>
      </w:r>
      <w:r w:rsidRPr="00802B6F">
        <w:rPr>
          <w:bCs/>
        </w:rPr>
        <w:t xml:space="preserve"> of fish and invertebrate communities along the gradient </w:t>
      </w:r>
      <w:r w:rsidR="00C369C3">
        <w:rPr>
          <w:bCs/>
        </w:rPr>
        <w:t xml:space="preserve">indicate both </w:t>
      </w:r>
      <w:r w:rsidR="00C369C3" w:rsidRPr="009D16D4">
        <w:rPr>
          <w:bCs/>
        </w:rPr>
        <w:t>top-down and bottom-up</w:t>
      </w:r>
      <w:r w:rsidR="00C369C3">
        <w:rPr>
          <w:bCs/>
        </w:rPr>
        <w:t xml:space="preserve"> controls on community assembly</w:t>
      </w:r>
      <w:r w:rsidRPr="00802B6F">
        <w:rPr>
          <w:bCs/>
        </w:rPr>
        <w:t xml:space="preserve">. </w:t>
      </w:r>
      <w:r w:rsidR="00C369C3">
        <w:rPr>
          <w:bCs/>
        </w:rPr>
        <w:t xml:space="preserve">Semi-arid sites contain euryhaline, and rapid proliferating taxa. Sub-humid sites contain migratory euryhaline fish and fish predators which impose top-down controls on primary consumers. Proceeding from humid to arid, low-flow conditions </w:t>
      </w:r>
      <w:r w:rsidR="00032BFD">
        <w:rPr>
          <w:bCs/>
        </w:rPr>
        <w:t xml:space="preserve">(high solute concentrations and habitat fragmentation) </w:t>
      </w:r>
      <w:r w:rsidR="00C369C3">
        <w:rPr>
          <w:bCs/>
        </w:rPr>
        <w:t>restrict fish compositions</w:t>
      </w:r>
      <w:r w:rsidR="00032BFD">
        <w:rPr>
          <w:bCs/>
        </w:rPr>
        <w:t>.</w:t>
      </w:r>
      <w:r w:rsidR="00C369C3">
        <w:rPr>
          <w:bCs/>
        </w:rPr>
        <w:t xml:space="preserve"> </w:t>
      </w:r>
      <w:r w:rsidRPr="00802B6F">
        <w:rPr>
          <w:bCs/>
        </w:rPr>
        <w:t>The</w:t>
      </w:r>
      <w:r w:rsidR="00032BFD">
        <w:rPr>
          <w:bCs/>
        </w:rPr>
        <w:t>se</w:t>
      </w:r>
      <w:r w:rsidRPr="00802B6F">
        <w:rPr>
          <w:bCs/>
        </w:rPr>
        <w:t xml:space="preserve"> results indicate that small future changes in precipitation regime in this region may result in abrupt transitions into new community states.</w:t>
      </w:r>
    </w:p>
    <w:p w14:paraId="79C5BD67" w14:textId="77777777" w:rsidR="00255967" w:rsidRDefault="006643E8" w:rsidP="00956D08">
      <w:pPr>
        <w:spacing w:line="240" w:lineRule="auto"/>
        <w:contextualSpacing/>
        <w:rPr>
          <w:b/>
        </w:rPr>
      </w:pPr>
      <w:r w:rsidRPr="00E37DC5">
        <w:rPr>
          <w:b/>
        </w:rPr>
        <w:t>Introduction</w:t>
      </w:r>
      <w:r w:rsidR="0029112B" w:rsidRPr="00E37DC5">
        <w:rPr>
          <w:b/>
        </w:rPr>
        <w:t xml:space="preserve">: </w:t>
      </w:r>
    </w:p>
    <w:p w14:paraId="4C710FB8" w14:textId="6AABA1AD" w:rsidR="00F92723" w:rsidRDefault="00D768BD" w:rsidP="005B3439">
      <w:r>
        <w:t>A warming climate necessitates a better understanding of the process</w:t>
      </w:r>
      <w:r w:rsidR="00BF55B4">
        <w:t>es</w:t>
      </w:r>
      <w:r>
        <w:t xml:space="preserve"> that link biological communities to long-term trends in temperature and precipitation </w:t>
      </w:r>
      <w:r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 </w:instrText>
      </w:r>
      <w:r>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DATA </w:instrText>
      </w:r>
      <w:r>
        <w:fldChar w:fldCharType="end"/>
      </w:r>
      <w:r w:rsidRPr="00E37DC5">
        <w:fldChar w:fldCharType="separate"/>
      </w:r>
      <w:r w:rsidRPr="00E37DC5">
        <w:rPr>
          <w:noProof/>
        </w:rPr>
        <w:t>(Wrona, Prowse et al. 2006)</w:t>
      </w:r>
      <w:r w:rsidRPr="00E37DC5">
        <w:fldChar w:fldCharType="end"/>
      </w:r>
      <w:r w:rsidRPr="00E522EE">
        <w:t xml:space="preserve">. </w:t>
      </w:r>
      <w:r>
        <w:t xml:space="preserve">So far, climate change research </w:t>
      </w:r>
      <w:r w:rsidR="00F25EB4">
        <w:t xml:space="preserve">emphasizes the direct ecological effects of changes in temperature, </w:t>
      </w:r>
      <w:r>
        <w:t>but rising temperatures are also expected to alter patterns of precipitation and evaporation</w:t>
      </w:r>
      <w:r w:rsidR="00BF55B4">
        <w:t xml:space="preserve"> </w:t>
      </w:r>
      <w:r w:rsidR="00BF55B4">
        <w:fldChar w:fldCharType="begin"/>
      </w:r>
      <w:r w:rsidR="00BF55B4">
        <w:instrText xml:space="preserve"> ADDIN ZOTERO_ITEM CSL_CITATION {"citationID":"86xaWT3Y","properties":{"formattedCitation":"(Held and Soden 2006)","plainCitation":"(Held and Soden 2006)","noteIndex":0},"citationItems":[{"id":27,"uris":["http://zotero.org/users/local/tyq98Km3/items/KP7KP6Q6"],"uri":["http://zotero.org/users/local/tyq98Km3/items/KP7KP6Q6"],"itemData":{"id":27,"type":"article-journal","abstract":"Using the climate change experiments generated for the Fourth Assessment of the Intergovernmental Panel on Climate Change, this study examines some aspects of the changes in the hydrological cycle that are robust across the models. These responses include the decrease in convective mass fluxes, the increase in horizontal moisture transport, the associated enhancement of the pattern of evaporation minus precipitation and its temporal variance, and the decrease in the horizontal sensible heat transport in the extratropics. A surprising finding is that a robust decrease in extratropical sensible heat transport is found only in the equilibrium climate response, as estimated in slab ocean responses to the doubling of CO2, and not in transient climate change scenarios. All of these robust responses are consequences of the increase in lower-tropospheric water vapor.","container-title":"Journal of Climate","DOI":"10.1175/JCLI3990.1","ISSN":"0894-8755","issue":"21","journalAbbreviation":"J. Clim.","language":"English","note":"number: 21\npublisher-place: Boston\npublisher: Amer Meteorological Soc\nWOS:000242163800014","page":"5686-5699","source":"Web of Science","title":"Robust responses of the hydrological cycle to global warming","volume":"19","author":[{"family":"Held","given":"Isaac M."},{"family":"Soden","given":"Brian J."}],"issued":{"date-parts":[["2006",11,1]]}}}],"schema":"https://github.com/citation-style-language/schema/raw/master/csl-citation.json"} </w:instrText>
      </w:r>
      <w:r w:rsidR="00BF55B4">
        <w:fldChar w:fldCharType="separate"/>
      </w:r>
      <w:r w:rsidR="00BF55B4" w:rsidRPr="00BF55B4">
        <w:t xml:space="preserve">(Held and </w:t>
      </w:r>
      <w:proofErr w:type="spellStart"/>
      <w:r w:rsidR="00BF55B4" w:rsidRPr="00BF55B4">
        <w:t>Soden</w:t>
      </w:r>
      <w:proofErr w:type="spellEnd"/>
      <w:r w:rsidR="00BF55B4" w:rsidRPr="00BF55B4">
        <w:t xml:space="preserve"> 2006)</w:t>
      </w:r>
      <w:r w:rsidR="00BF55B4">
        <w:fldChar w:fldCharType="end"/>
      </w:r>
      <w:r>
        <w:t xml:space="preserve">. </w:t>
      </w:r>
      <w:r w:rsidRPr="00E522EE">
        <w:t>A warmer</w:t>
      </w:r>
      <w:r>
        <w:t xml:space="preserve">, more energetic </w:t>
      </w:r>
      <w:r w:rsidRPr="00E522EE">
        <w:t xml:space="preserve">atmosphere intensifies the </w:t>
      </w:r>
      <w:r>
        <w:t>h</w:t>
      </w:r>
      <w:r w:rsidRPr="00E522EE">
        <w:t xml:space="preserve">ydrological </w:t>
      </w:r>
      <w:r>
        <w:t>c</w:t>
      </w:r>
      <w:r w:rsidRPr="00E522EE">
        <w:t xml:space="preserve">ycle (i.e. patterns of precipitation and evaporation), causing wet regions to become wetter and dry regions become drier </w:t>
      </w:r>
      <w:r w:rsidRPr="00E522EE">
        <w:fldChar w:fldCharType="begin"/>
      </w:r>
      <w:r>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Pr="00E522EE">
        <w:fldChar w:fldCharType="separate"/>
      </w:r>
      <w:r w:rsidRPr="00E522EE">
        <w:rPr>
          <w:noProof/>
        </w:rPr>
        <w:t>(Allen and Ingram 2002)</w:t>
      </w:r>
      <w:r w:rsidRPr="00E522EE">
        <w:fldChar w:fldCharType="end"/>
      </w:r>
      <w:r>
        <w:t xml:space="preserve">, </w:t>
      </w:r>
      <w:r w:rsidR="00F25EB4">
        <w:t>as well as increasing</w:t>
      </w:r>
      <w:r>
        <w:t xml:space="preserve"> </w:t>
      </w:r>
      <w:r w:rsidRPr="00E522EE">
        <w:t xml:space="preserve">the frequency and intensity of extreme weather events </w:t>
      </w:r>
      <w:r w:rsidRPr="00E522EE">
        <w:fldChar w:fldCharType="begin"/>
      </w:r>
      <w:r>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Pr="00E522EE">
        <w:fldChar w:fldCharType="separate"/>
      </w:r>
      <w:r w:rsidRPr="00E522EE">
        <w:rPr>
          <w:noProof/>
        </w:rPr>
        <w:t>(Held and Soden 2006)</w:t>
      </w:r>
      <w:r w:rsidRPr="00E522EE">
        <w:fldChar w:fldCharType="end"/>
      </w:r>
      <w:r w:rsidRPr="00E522EE">
        <w:t>.</w:t>
      </w:r>
      <w:r>
        <w:t xml:space="preserve"> This raises concern </w:t>
      </w:r>
      <w:r>
        <w:lastRenderedPageBreak/>
        <w:t xml:space="preserve">for freshwater ecosystems which are highly sensitive to changes in water availability and contain many species with limited dispersal </w:t>
      </w:r>
      <w:r w:rsidR="00771BE4">
        <w:t xml:space="preserve">capabilities </w:t>
      </w:r>
      <w:r w:rsidR="00BF55B4">
        <w:fldChar w:fldCharType="begin"/>
      </w:r>
      <w:r w:rsidR="00BF55B4">
        <w:instrText xml:space="preserve"> ADDIN ZOTERO_ITEM CSL_CITATION {"citationID":"KUTSYRNf","properties":{"formattedCitation":"(Woodward, Perkins, and Brown 2010)","plainCitation":"(Woodward, Perkins, and Brown 2010)","noteIndex":0},"citationItems":[{"id":80,"uris":["http://zotero.org/users/local/tyq98Km3/items/YHA4MCJR"],"uri":["http://zotero.org/users/local/tyq98Km3/items/YHA4MCJR"],"itemData":{"id":80,"type":"article-journal","abstract":"Freshwaters are particularly vulnerable to climate change because (i) many species within these fragmented habitats have limited abilities to disperse as the environment changes; (ii) water temperature and availability are climate-dependent; and (iii) many systems are already exposed to numerous anthropogenic stressors. Most climate change studies to date have focused on individuals or species populations, rather than the higher levels of organization (i. e. communities, food webs, ecosystems). We propose that an understanding of the connections between these different levels, which are all ultimately based on individuals, can help to develop a more coherent theoretical framework based on metabolic scaling, foraging theory and ecological stoichiometry, to predict the ecological consequences of climate change. For instance, individual basal metabolic rate scales with body size (which also constrains food web structure and dynamics) and temperature (which determines many ecosystem processes and key aspects of foraging behaviour). In addition, increasing atmospheric CO2 is predicted to alter molar CNP ratios of detrital inputs, which could lead to profound shifts in the stoichiometry of elemental fluxes between consumers and resources at the base of the foodweb. The different components of climate change (e. g. temperature, hydrology and atmospheric composition) not only affect multiple levels of biological organization, but they may also interact with the many other stressors to which fresh waters are exposed, and future research needs to address these potentially important synergies.","container-title":"Philosophical Transactions of the Royal Society B-Biological Sciences","DOI":"10.1098/rstb.2010.0055","ISSN":"0962-8436","issue":"1549","journalAbbreviation":"Philos. Trans. R. Soc. B-Biol. Sci.","language":"English","note":"number: 1549\npublisher-place: London\npublisher: Royal Soc\nWOS:000278163800010","page":"2093-2106","source":"Web of Science","title":"Climate change and freshwater ecosystems: impacts across multiple levels of organization","title-short":"Climate change and freshwater ecosystems","volume":"365","author":[{"family":"Woodward","given":"Guy"},{"family":"Perkins","given":"Daniel M."},{"family":"Brown","given":"Lee E."}],"issued":{"date-parts":[["2010",7,12]]}}}],"schema":"https://github.com/citation-style-language/schema/raw/master/csl-citation.json"} </w:instrText>
      </w:r>
      <w:r w:rsidR="00BF55B4">
        <w:fldChar w:fldCharType="separate"/>
      </w:r>
      <w:r w:rsidR="00BF55B4" w:rsidRPr="00BF55B4">
        <w:t>(Woodward, Perkins, and Brown 2010)</w:t>
      </w:r>
      <w:r w:rsidR="00BF55B4">
        <w:fldChar w:fldCharType="end"/>
      </w:r>
      <w:r>
        <w:t xml:space="preserve">. </w:t>
      </w:r>
    </w:p>
    <w:p w14:paraId="68622568" w14:textId="5DD92983" w:rsidR="00A870E1" w:rsidRPr="00E522EE" w:rsidRDefault="00A64EA6" w:rsidP="00956D08">
      <w:pPr>
        <w:spacing w:line="240" w:lineRule="auto"/>
        <w:ind w:firstLine="720"/>
        <w:contextualSpacing/>
      </w:pPr>
      <w:r>
        <w:t>Streams ecosystems are shaped by flow regimes</w:t>
      </w:r>
      <w:r w:rsidR="003A71C9">
        <w:t xml:space="preserve"> which </w:t>
      </w:r>
      <w:r w:rsidR="00D47F24">
        <w:t xml:space="preserve">regulate the physical extent of aquatic habitat, the water quality, sourcing and exchange rates of material, habitat connectivity and </w:t>
      </w:r>
      <w:r w:rsidR="00537C76">
        <w:t>bio</w:t>
      </w:r>
      <w:r w:rsidR="00D47F24">
        <w:t xml:space="preserve">diversity </w:t>
      </w:r>
      <w:r w:rsidR="00D47F24">
        <w:fldChar w:fldCharType="begin"/>
      </w:r>
      <w:r w:rsidR="00D47F24">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rsidR="00D47F24">
        <w:fldChar w:fldCharType="separate"/>
      </w:r>
      <w:r w:rsidR="00D47F24">
        <w:rPr>
          <w:noProof/>
        </w:rPr>
        <w:t>(Rolls, Leigh et al. 2012)</w:t>
      </w:r>
      <w:r w:rsidR="00D47F24">
        <w:fldChar w:fldCharType="end"/>
      </w:r>
      <w:r w:rsidR="004756C1" w:rsidRPr="00F80559">
        <w:t>.</w:t>
      </w:r>
      <w:r w:rsidR="00D47F24">
        <w:t xml:space="preserve"> In addition to streamflow mechanisms, streamside vegetation </w:t>
      </w:r>
      <w:r w:rsidR="003A71C9">
        <w:t xml:space="preserve">mediates interactions with watershed </w:t>
      </w:r>
      <w:r w:rsidR="00A870E1" w:rsidRPr="00F80559">
        <w:t>nutrient</w:t>
      </w:r>
      <w:r w:rsidR="003A71C9">
        <w:t>s</w:t>
      </w:r>
      <w:r w:rsidR="00A870E1" w:rsidRPr="00F80559">
        <w:t xml:space="preserve">, carbon and light inputs to streams </w:t>
      </w:r>
      <w:r w:rsidR="00A870E1" w:rsidRPr="00F80559">
        <w:fldChar w:fldCharType="begin"/>
      </w:r>
      <w:r w:rsidR="00587510">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00A870E1" w:rsidRPr="00F80559">
        <w:fldChar w:fldCharType="separate"/>
      </w:r>
      <w:r w:rsidR="00A870E1" w:rsidRPr="00F80559">
        <w:rPr>
          <w:noProof/>
        </w:rPr>
        <w:t>(Schade, G. Fisher et al. 2001)</w:t>
      </w:r>
      <w:r w:rsidR="00A870E1" w:rsidRPr="00F80559">
        <w:fldChar w:fldCharType="end"/>
      </w:r>
      <w:r w:rsidR="00A870E1" w:rsidRPr="00F80559">
        <w:t xml:space="preserve">. </w:t>
      </w:r>
      <w:r w:rsidR="009F50BD">
        <w:t xml:space="preserve">Precipitation regime is the primary regulator of both streamflow and riparian characteristics. With predicted changes in flood and drought characteristics under global warming </w:t>
      </w:r>
      <w:r w:rsidR="009F50BD">
        <w:fldChar w:fldCharType="begin"/>
      </w:r>
      <w:r w:rsidR="009F50BD">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rsidR="009F50BD">
        <w:fldChar w:fldCharType="separate"/>
      </w:r>
      <w:r w:rsidR="009F50BD">
        <w:rPr>
          <w:noProof/>
        </w:rPr>
        <w:t>(Hirabayashi, Kanae et al. 2008)</w:t>
      </w:r>
      <w:r w:rsidR="009F50BD">
        <w:fldChar w:fldCharType="end"/>
      </w:r>
      <w:r w:rsidR="009F50BD">
        <w:t>, it is imperative to understand the mechanistic links between precipitation, streamflow, and riparian interactions with aquatic biological communities</w:t>
      </w:r>
      <w:r w:rsidR="00F25EB4">
        <w:t>.</w:t>
      </w:r>
    </w:p>
    <w:p w14:paraId="265F0EB7" w14:textId="05A16FC0" w:rsidR="004F6B73" w:rsidRPr="00E522EE" w:rsidRDefault="006D2F2A" w:rsidP="00956D08">
      <w:pPr>
        <w:spacing w:line="240" w:lineRule="auto"/>
        <w:ind w:firstLine="720"/>
        <w:contextualSpacing/>
      </w:pPr>
      <w:r>
        <w:t>Hierarchical</w:t>
      </w:r>
      <w:r w:rsidR="00A870E1">
        <w:t xml:space="preserve"> community assembly models can help us organize our hypotheses regarding impacts of climate change on stream communities</w:t>
      </w:r>
      <w:r w:rsidR="006643E8" w:rsidRPr="00E522EE">
        <w:t xml:space="preserve"> </w:t>
      </w:r>
      <w:r w:rsidR="00611EFF"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 </w:instrText>
      </w:r>
      <w:r w:rsidR="00587510">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off 1997)</w:t>
      </w:r>
      <w:r w:rsidR="00611EFF" w:rsidRPr="00E522EE">
        <w:fldChar w:fldCharType="end"/>
      </w:r>
      <w:r w:rsidR="00CF3064" w:rsidRPr="00E522EE">
        <w:t>.</w:t>
      </w:r>
      <w:r w:rsidR="00CA6CBF">
        <w:t xml:space="preserve"> </w:t>
      </w:r>
      <w:r w:rsidR="00CF3064" w:rsidRPr="00E522EE">
        <w:t>Assuming organisms can disperse to a habitat, they must be able to survive in the local environment</w:t>
      </w:r>
      <w:r w:rsidR="004E6DDA">
        <w:t xml:space="preserve"> (abiotic filters)</w:t>
      </w:r>
      <w:r w:rsidR="00CF3064" w:rsidRPr="00E522EE">
        <w:t xml:space="preserve"> and successfully reproduce in the presence of other organisms exerting pressures </w:t>
      </w:r>
      <w:r w:rsidR="004E6DDA">
        <w:t xml:space="preserve">(biotic interactions) </w:t>
      </w:r>
      <w:r w:rsidR="00CF3064" w:rsidRPr="00E522EE">
        <w:t xml:space="preserve">such as competition and predation </w:t>
      </w:r>
      <w:r w:rsidR="00611EFF"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Patrick and Swan 2011)</w:t>
      </w:r>
      <w:r w:rsidR="00611EFF" w:rsidRPr="00E522EE">
        <w:fldChar w:fldCharType="end"/>
      </w:r>
      <w:r w:rsidR="00611EFF" w:rsidRPr="00E522EE">
        <w:t>.</w:t>
      </w:r>
      <w:r w:rsidR="006474E8">
        <w:t xml:space="preserve"> Species</w:t>
      </w:r>
      <w:r w:rsidR="006643E8" w:rsidRPr="00E522EE">
        <w:t xml:space="preserve"> have physiological tolerances </w:t>
      </w:r>
      <w:r w:rsidR="006474E8">
        <w:t xml:space="preserve">(temperature, toxin concentrations, and salinity, etc.) </w:t>
      </w:r>
      <w:r w:rsidR="006643E8" w:rsidRPr="00E522EE">
        <w:t xml:space="preserve">which limit their distribution across environmental gradients </w:t>
      </w:r>
      <w:r w:rsidR="00611EFF"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 </w:instrText>
      </w:r>
      <w:r w:rsidR="00587510">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rsidR="00587510">
        <w:instrText xml:space="preserve"> ADDIN EN.CITE.DATA </w:instrText>
      </w:r>
      <w:r w:rsidR="00587510">
        <w:fldChar w:fldCharType="end"/>
      </w:r>
      <w:r w:rsidR="00611EFF" w:rsidRPr="00E522EE">
        <w:fldChar w:fldCharType="separate"/>
      </w:r>
      <w:r w:rsidR="00611EFF" w:rsidRPr="00E522EE">
        <w:rPr>
          <w:noProof/>
        </w:rPr>
        <w:t>(Whittaker, Willis et al. 2001)</w:t>
      </w:r>
      <w:r w:rsidR="00611EFF" w:rsidRPr="00E522EE">
        <w:fldChar w:fldCharType="end"/>
      </w:r>
      <w:r w:rsidR="006474E8">
        <w:t>.</w:t>
      </w:r>
      <w:r w:rsidR="004E6DDA">
        <w:t xml:space="preserve"> </w:t>
      </w:r>
      <w:r w:rsidR="006474E8">
        <w:t>I</w:t>
      </w:r>
      <w:r w:rsidR="004E6DDA">
        <w:t>f climate change alters those gradients</w:t>
      </w:r>
      <w:r w:rsidR="006474E8">
        <w:t>,</w:t>
      </w:r>
      <w:r w:rsidR="004E6DDA">
        <w:t xml:space="preserve"> we can expect concordant changes in species distributions</w:t>
      </w:r>
      <w:r w:rsidR="006643E8" w:rsidRPr="00E522EE">
        <w:t xml:space="preserve">. </w:t>
      </w:r>
      <w:r w:rsidR="00A870E1">
        <w:t>However, u</w:t>
      </w:r>
      <w:r w:rsidR="004F6B73" w:rsidRPr="00E522EE">
        <w:t xml:space="preserve">nderstanding </w:t>
      </w:r>
      <w:r w:rsidR="004E6DDA">
        <w:t>how the environment affects</w:t>
      </w:r>
      <w:r w:rsidR="004F6B73" w:rsidRPr="00E522EE">
        <w:t xml:space="preserve"> biotic interactions is more challenging due to the complex sets of interactions that govern these processes </w:t>
      </w:r>
      <w:r w:rsidR="00D93E52" w:rsidRPr="00E522EE">
        <w:fldChar w:fldCharType="begin"/>
      </w:r>
      <w:r w:rsidR="00587510">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00D93E52" w:rsidRPr="00E522EE">
        <w:fldChar w:fldCharType="separate"/>
      </w:r>
      <w:r w:rsidR="00D93E52" w:rsidRPr="00E522EE">
        <w:rPr>
          <w:noProof/>
        </w:rPr>
        <w:t>(Seabra, Wethey et al. 2015)</w:t>
      </w:r>
      <w:r w:rsidR="00D93E52" w:rsidRPr="00E522EE">
        <w:fldChar w:fldCharType="end"/>
      </w:r>
      <w:r w:rsidR="004F6B73" w:rsidRPr="00E522EE">
        <w:t>.</w:t>
      </w:r>
      <w:r w:rsidR="00A67715">
        <w:t xml:space="preserve"> </w:t>
      </w:r>
      <w:r w:rsidR="00A870E1">
        <w:t>As a result</w:t>
      </w:r>
      <w:r w:rsidR="004F6B73" w:rsidRPr="00E522EE">
        <w:t xml:space="preserve">, </w:t>
      </w:r>
      <w:r w:rsidR="00A870E1">
        <w:t xml:space="preserve">our understanding of the </w:t>
      </w:r>
      <w:r w:rsidR="004F6B73" w:rsidRPr="00E522EE">
        <w:t xml:space="preserve">role of environmental filters </w:t>
      </w:r>
      <w:r w:rsidR="00A870E1">
        <w:t>o</w:t>
      </w:r>
      <w:r w:rsidR="004F6B73" w:rsidRPr="00E522EE">
        <w:t xml:space="preserve">n community assembly </w:t>
      </w:r>
      <w:r w:rsidR="005D55D1">
        <w:t>is</w:t>
      </w:r>
      <w:r w:rsidR="004F6B73" w:rsidRPr="00E522EE">
        <w:t xml:space="preserve"> disjointed due to the vastly different spatial scales of</w:t>
      </w:r>
      <w:r w:rsidR="005D55D1">
        <w:t xml:space="preserve"> typical</w:t>
      </w:r>
      <w:r w:rsidR="00CA6CBF">
        <w:t xml:space="preserve"> </w:t>
      </w:r>
      <w:r w:rsidR="004F6B73" w:rsidRPr="00E522EE">
        <w:t xml:space="preserve">biogeographical and community ecology studies </w:t>
      </w:r>
      <w:r w:rsidR="004F6B73"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4F6B73" w:rsidRPr="00E522EE">
        <w:fldChar w:fldCharType="separate"/>
      </w:r>
      <w:r w:rsidR="004F6B73" w:rsidRPr="00E522EE">
        <w:rPr>
          <w:noProof/>
        </w:rPr>
        <w:t>(Ricklefs and Jenkins 2011)</w:t>
      </w:r>
      <w:r w:rsidR="004F6B73" w:rsidRPr="00E522EE">
        <w:fldChar w:fldCharType="end"/>
      </w:r>
      <w:r w:rsidR="004F6B73" w:rsidRPr="00E522EE">
        <w:t>.</w:t>
      </w:r>
    </w:p>
    <w:p w14:paraId="782FE7EF" w14:textId="56C49CF7" w:rsidR="006643E8" w:rsidRPr="00E522EE" w:rsidRDefault="006643E8" w:rsidP="00956D08">
      <w:pPr>
        <w:spacing w:line="240" w:lineRule="auto"/>
        <w:ind w:firstLine="720"/>
        <w:contextualSpacing/>
      </w:pPr>
      <w:r w:rsidRPr="00E522EE">
        <w:t xml:space="preserve">Observational surveys </w:t>
      </w:r>
      <w:r w:rsidR="00B33B60" w:rsidRPr="00E522EE">
        <w:t xml:space="preserve">of </w:t>
      </w:r>
      <w:r w:rsidRPr="00E522EE">
        <w:t xml:space="preserve">existing </w:t>
      </w:r>
      <w:r w:rsidR="00B33B60" w:rsidRPr="00E522EE">
        <w:t>communit</w:t>
      </w:r>
      <w:r w:rsidR="00A870E1">
        <w:t xml:space="preserve">ies spatially distributed </w:t>
      </w:r>
      <w:r w:rsidR="00B33B60" w:rsidRPr="00E522EE">
        <w:t>along</w:t>
      </w:r>
      <w:r w:rsidRPr="00E522EE">
        <w:t xml:space="preserve"> </w:t>
      </w:r>
      <w:r w:rsidR="00B33B60" w:rsidRPr="00E522EE">
        <w:t xml:space="preserve">environmental </w:t>
      </w:r>
      <w:r w:rsidRPr="00E522EE">
        <w:t>gradient</w:t>
      </w:r>
      <w:r w:rsidR="00F92723" w:rsidRPr="00E522EE">
        <w:t>s</w:t>
      </w:r>
      <w:r w:rsidRPr="00E522EE">
        <w:t xml:space="preserve"> </w:t>
      </w:r>
      <w:r w:rsidR="00B33B60" w:rsidRPr="00E522EE">
        <w:t xml:space="preserve">can be </w:t>
      </w:r>
      <w:r w:rsidRPr="00E522EE">
        <w:t>use</w:t>
      </w:r>
      <w:r w:rsidR="00B33B60" w:rsidRPr="00E522EE">
        <w:t>d</w:t>
      </w:r>
      <w:r w:rsidRPr="00E522EE">
        <w:t xml:space="preserve"> </w:t>
      </w:r>
      <w:r w:rsidR="00B33B60" w:rsidRPr="00E522EE">
        <w:t xml:space="preserve">in </w:t>
      </w:r>
      <w:r w:rsidRPr="00E522EE">
        <w:t xml:space="preserve">a space-for-time substitution to infer </w:t>
      </w:r>
      <w:r w:rsidR="00B33B60" w:rsidRPr="00E522EE">
        <w:t>how communities will change through time as environmental conditions shift</w:t>
      </w:r>
      <w:r w:rsidRPr="00E522EE">
        <w:t xml:space="preserve"> </w:t>
      </w:r>
      <w:r w:rsidR="0031059E"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 </w:instrText>
      </w:r>
      <w:r w:rsidR="00587510">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rsidR="00587510">
        <w:instrText xml:space="preserve"> ADDIN EN.CITE.DATA </w:instrText>
      </w:r>
      <w:r w:rsidR="00587510">
        <w:fldChar w:fldCharType="end"/>
      </w:r>
      <w:r w:rsidR="0031059E" w:rsidRPr="00E522EE">
        <w:fldChar w:fldCharType="separate"/>
      </w:r>
      <w:r w:rsidR="0031059E" w:rsidRPr="00E522EE">
        <w:rPr>
          <w:noProof/>
        </w:rPr>
        <w:t>(Ricklefs and Jenkins 2011)</w:t>
      </w:r>
      <w:r w:rsidR="0031059E" w:rsidRPr="00E522EE">
        <w:fldChar w:fldCharType="end"/>
      </w:r>
      <w:r w:rsidRPr="00E522EE">
        <w:t>.</w:t>
      </w:r>
      <w:r w:rsidR="00CA6CBF">
        <w:t xml:space="preserve"> </w:t>
      </w:r>
      <w:r w:rsidR="00F92723" w:rsidRPr="00E522EE">
        <w:t>The approach allows for links to be drawn between climate drivers, local environmental conditions, and organism abundances.</w:t>
      </w:r>
      <w:r w:rsidR="00CA6CBF">
        <w:t xml:space="preserve"> </w:t>
      </w:r>
      <w:r w:rsidR="00F92723" w:rsidRPr="00E522EE">
        <w:t xml:space="preserve">Species co-occurrence patterns along environmental gradients can also shed light on possible shifts in biotic interactions </w:t>
      </w:r>
      <w:r w:rsidR="0031059E"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 </w:instrText>
      </w:r>
      <w:r w:rsidR="00587510">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rsidR="00587510">
        <w:instrText xml:space="preserve"> ADDIN EN.CITE.DATA </w:instrText>
      </w:r>
      <w:r w:rsidR="00587510">
        <w:fldChar w:fldCharType="end"/>
      </w:r>
      <w:r w:rsidR="0031059E" w:rsidRPr="00E522EE">
        <w:fldChar w:fldCharType="separate"/>
      </w:r>
      <w:r w:rsidR="0031059E" w:rsidRPr="00E522EE">
        <w:rPr>
          <w:noProof/>
        </w:rPr>
        <w:t>(D'Amen, Mod et al. 2018)</w:t>
      </w:r>
      <w:r w:rsidR="0031059E" w:rsidRPr="00E522EE">
        <w:fldChar w:fldCharType="end"/>
      </w:r>
      <w:r w:rsidR="00F92723" w:rsidRPr="00E522EE">
        <w:t>.</w:t>
      </w:r>
      <w:r w:rsidR="00CA6CBF">
        <w:t xml:space="preserve"> </w:t>
      </w:r>
      <w:r w:rsidR="00B33B60" w:rsidRPr="00E522EE">
        <w:t xml:space="preserve">However, </w:t>
      </w:r>
      <w:r w:rsidRPr="00E522EE">
        <w:t>the space-for-time substitution</w:t>
      </w:r>
      <w:r w:rsidR="00B33B60" w:rsidRPr="00E522EE">
        <w:t xml:space="preserve"> approach</w:t>
      </w:r>
      <w:r w:rsidRPr="00E522EE">
        <w:t xml:space="preserve"> assumes that observed ecological differences</w:t>
      </w:r>
      <w:r w:rsidR="00B33B60" w:rsidRPr="00E522EE">
        <w:t xml:space="preserve"> along the spatial gradient</w:t>
      </w:r>
      <w:r w:rsidRPr="00E522EE">
        <w:t xml:space="preserve"> are the sole product of corresponding changes in climate. </w:t>
      </w:r>
      <w:r w:rsidR="007C1C54" w:rsidRPr="00E522EE">
        <w:t xml:space="preserve">This assumption may be unfair given that </w:t>
      </w:r>
      <w:r w:rsidRPr="00E522EE">
        <w:t xml:space="preserve">biogeographical studies have revealed </w:t>
      </w:r>
      <w:r w:rsidR="00B33B60" w:rsidRPr="00E522EE">
        <w:t xml:space="preserve">that </w:t>
      </w:r>
      <w:r w:rsidRPr="00E522EE">
        <w:t>dispersal</w:t>
      </w:r>
      <w:r w:rsidR="00B33B60" w:rsidRPr="00E522EE">
        <w:t xml:space="preserve"> limitation</w:t>
      </w:r>
      <w:r w:rsidRPr="00E522EE">
        <w:t xml:space="preserve">, habitat heterogeneity, and </w:t>
      </w:r>
      <w:r w:rsidR="00B33B60" w:rsidRPr="00E522EE">
        <w:t xml:space="preserve">local </w:t>
      </w:r>
      <w:r w:rsidRPr="00E522EE">
        <w:t>evolution</w:t>
      </w:r>
      <w:r w:rsidR="00B33B60" w:rsidRPr="00E522EE">
        <w:t xml:space="preserve"> can also contribute to current spatial patterns in community composition</w:t>
      </w:r>
      <w:r w:rsidR="005A5FC6">
        <w:t xml:space="preserve"> </w:t>
      </w:r>
      <w:r w:rsidR="005A5FC6">
        <w:fldChar w:fldCharType="begin"/>
      </w:r>
      <w:r w:rsidR="005A5FC6">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rsidR="005A5FC6">
        <w:fldChar w:fldCharType="separate"/>
      </w:r>
      <w:r w:rsidR="005A5FC6" w:rsidRPr="005A5FC6">
        <w:t>(Jacob et al. 2015)</w:t>
      </w:r>
      <w:r w:rsidR="005A5FC6">
        <w:fldChar w:fldCharType="end"/>
      </w:r>
      <w:r w:rsidR="00B33B60" w:rsidRPr="00E522EE">
        <w:t>.</w:t>
      </w:r>
      <w:r w:rsidR="00CA6CBF">
        <w:t xml:space="preserve"> </w:t>
      </w:r>
      <w:r w:rsidR="007C1C54" w:rsidRPr="00E522EE">
        <w:t xml:space="preserve">These studies are typically large in scale, covering vast distances (thousands of km) </w:t>
      </w:r>
      <w:r w:rsidR="00F25EB4" w:rsidRPr="00E522EE">
        <w:t>to</w:t>
      </w:r>
      <w:r w:rsidR="007C1C54" w:rsidRPr="00E522EE">
        <w:t xml:space="preserve"> capture climate gradients.</w:t>
      </w:r>
      <w:r w:rsidR="00CA6CBF">
        <w:t xml:space="preserve"> </w:t>
      </w:r>
      <w:r w:rsidR="007C1C54" w:rsidRPr="00E522EE">
        <w:t>These large scales make the precise mechanisms for observed biological changes difficult to ascertain due to covarying environmental variables (e.g., elevation, geology, human impacts).</w:t>
      </w:r>
      <w:r w:rsidR="00CA6CBF">
        <w:t xml:space="preserve"> </w:t>
      </w:r>
      <w:r w:rsidR="00C657AB" w:rsidRPr="00C657AB">
        <w:t>Thus,</w:t>
      </w:r>
      <w:r w:rsidR="007C1C54" w:rsidRPr="00E522EE">
        <w:t xml:space="preserve"> while current literature demonstrates that biome shifts occur across temperature and latitudinal gradients </w: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 </w:instrText>
      </w:r>
      <w:r w:rsidR="0031059E"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0031059E" w:rsidRPr="00E522EE">
        <w:instrText xml:space="preserve"> ADDIN EN.CITE.DATA </w:instrText>
      </w:r>
      <w:r w:rsidR="0031059E" w:rsidRPr="00E522EE">
        <w:fldChar w:fldCharType="end"/>
      </w:r>
      <w:r w:rsidR="0031059E" w:rsidRPr="00E522EE">
        <w:fldChar w:fldCharType="separate"/>
      </w:r>
      <w:r w:rsidR="0031059E" w:rsidRPr="00E522EE">
        <w:rPr>
          <w:noProof/>
        </w:rPr>
        <w:t>(De Frenne, Graae et al. 2013)</w:t>
      </w:r>
      <w:r w:rsidR="0031059E" w:rsidRPr="00E522EE">
        <w:fldChar w:fldCharType="end"/>
      </w:r>
      <w:r w:rsidR="007C1C54" w:rsidRPr="00E522EE">
        <w:t>, the value of these observational studies for forecasting community responses to climate change is hindered by the many confounding variables.</w:t>
      </w:r>
      <w:r w:rsidR="00CA6CBF">
        <w:t xml:space="preserve"> </w:t>
      </w:r>
      <w:r w:rsidR="007C1C54" w:rsidRPr="00E522EE">
        <w:t xml:space="preserve">The power of using the space-for-time approach </w:t>
      </w:r>
      <w:r w:rsidR="00193B69">
        <w:t xml:space="preserve">to </w:t>
      </w:r>
      <w:r w:rsidR="00193B69" w:rsidRPr="00E522EE">
        <w:t>delineat</w:t>
      </w:r>
      <w:r w:rsidR="00193B69">
        <w:t>e</w:t>
      </w:r>
      <w:r w:rsidR="00193B69" w:rsidRPr="00E522EE">
        <w:t xml:space="preserve"> the intricacies of hydrologic cycle-ecosystem </w:t>
      </w:r>
      <w:r w:rsidR="00193B69">
        <w:t xml:space="preserve">relationships </w:t>
      </w:r>
      <w:r w:rsidR="00A870E1">
        <w:t>is</w:t>
      </w:r>
      <w:r w:rsidR="007C1C54" w:rsidRPr="00E522EE">
        <w:t xml:space="preserve"> enhanced </w:t>
      </w:r>
      <w:r w:rsidR="00A870E1">
        <w:t>in</w:t>
      </w:r>
      <w:r w:rsidR="007C1C54" w:rsidRPr="00E522EE">
        <w:t xml:space="preserve"> study systems with limited confounding environmental variables (temperature, elevation, distance, and underlying geology</w:t>
      </w:r>
      <w:r w:rsidR="00193B69">
        <w:t>).</w:t>
      </w:r>
    </w:p>
    <w:p w14:paraId="60E1B608" w14:textId="6031C8A3" w:rsidR="00453FB3" w:rsidRPr="00E522EE" w:rsidRDefault="00CF3064" w:rsidP="00956D08">
      <w:pPr>
        <w:spacing w:line="240" w:lineRule="auto"/>
        <w:ind w:firstLine="720"/>
        <w:contextualSpacing/>
      </w:pPr>
      <w:r w:rsidRPr="00E522EE">
        <w:t>Fortunately, t</w:t>
      </w:r>
      <w:r w:rsidR="006643E8" w:rsidRPr="00E522EE">
        <w:t xml:space="preserve">he Texas Coastal Prairie (TCP) </w:t>
      </w:r>
      <w:r w:rsidR="00C657AB">
        <w:t xml:space="preserve">within the Western Gulf coastal grasslands </w:t>
      </w:r>
      <w:r w:rsidR="006643E8" w:rsidRPr="00E522EE">
        <w:t>is a</w:t>
      </w:r>
      <w:r w:rsidRPr="00E522EE">
        <w:t>n ideal</w:t>
      </w:r>
      <w:r w:rsidR="006643E8" w:rsidRPr="00E522EE">
        <w:t xml:space="preserve"> </w:t>
      </w:r>
      <w:r w:rsidRPr="00E522EE">
        <w:t xml:space="preserve">system </w:t>
      </w:r>
      <w:r w:rsidR="009D16D4">
        <w:t xml:space="preserve">for </w:t>
      </w:r>
      <w:r w:rsidRPr="00E522EE">
        <w:t>evaluating the effect of hydrologic climate change on ecological communities</w:t>
      </w:r>
      <w:r w:rsidR="006643E8" w:rsidRPr="00E522EE">
        <w:t xml:space="preserve">. </w:t>
      </w:r>
      <w:r w:rsidR="00F25EB4">
        <w:t>It is located within the</w:t>
      </w:r>
      <w:r w:rsidR="006643E8" w:rsidRPr="00E522EE">
        <w:t xml:space="preserve"> Western Gulf coastal grasslands </w:t>
      </w:r>
      <w:r w:rsidR="00F25EB4">
        <w:t xml:space="preserve">which </w:t>
      </w:r>
      <w:r w:rsidR="006643E8" w:rsidRPr="00E522EE">
        <w:t xml:space="preserve">are a subtropical </w:t>
      </w:r>
      <w:r w:rsidR="006643E8" w:rsidRPr="00E522EE">
        <w:lastRenderedPageBreak/>
        <w:t xml:space="preserve">ecotone that spans Louisiana, Texas, and northern Mexico’s coastal areas. </w:t>
      </w:r>
      <w:r w:rsidRPr="00E522EE">
        <w:t>From east to west t</w:t>
      </w:r>
      <w:r w:rsidR="009D16D4">
        <w:t>he</w:t>
      </w:r>
      <w:r w:rsidRPr="00E522EE">
        <w:t xml:space="preserve"> climate becomes more arid, with gradual change for much of the coast and a region of rapid change located in southern Texas.</w:t>
      </w:r>
      <w:r w:rsidR="00CA6CBF">
        <w:t xml:space="preserve"> </w:t>
      </w:r>
      <w:r w:rsidR="006643E8" w:rsidRPr="00E522EE">
        <w:t xml:space="preserve">In this region the annual rainfall changes from 55cm•yr-1 (semi-arid) to 135 cm•yr-1 (sub-humid) </w:t>
      </w:r>
      <w:r w:rsidRPr="00E522EE">
        <w:t xml:space="preserve">over a </w:t>
      </w:r>
      <w:r w:rsidR="006643E8" w:rsidRPr="00E522EE">
        <w:t>300 km</w:t>
      </w:r>
      <w:r w:rsidRPr="00E522EE">
        <w:t xml:space="preserve"> gradient</w:t>
      </w:r>
      <w:r w:rsidR="006643E8" w:rsidRPr="00E522EE">
        <w:t>, but there are minimal changes in elevation, air temperature</w:t>
      </w:r>
      <w:r w:rsidRPr="00E522EE">
        <w:t xml:space="preserve">, </w:t>
      </w:r>
      <w:r w:rsidR="006643E8" w:rsidRPr="00E522EE">
        <w:t>underlying geology</w:t>
      </w:r>
      <w:r w:rsidRPr="00E522EE">
        <w:t>, and human land use</w:t>
      </w:r>
      <w:r w:rsidR="000201C7">
        <w:t xml:space="preserve"> </w:t>
      </w:r>
      <w:r w:rsidR="000201C7" w:rsidRPr="00E522EE">
        <w:t>(</w:t>
      </w:r>
      <w:r w:rsidR="00885276">
        <w:t>Table 1</w:t>
      </w:r>
      <w:r w:rsidR="000201C7" w:rsidRPr="00E522EE">
        <w:t>)</w:t>
      </w:r>
      <w:r w:rsidR="006643E8" w:rsidRPr="00E522EE">
        <w:t xml:space="preserve">. </w:t>
      </w:r>
      <w:r w:rsidR="0055690A">
        <w:t xml:space="preserve">This region is characterized by gently rolling landscapes (slopes &lt; 5%), </w:t>
      </w:r>
      <w:proofErr w:type="spellStart"/>
      <w:r w:rsidR="0055690A">
        <w:t>afisol</w:t>
      </w:r>
      <w:proofErr w:type="spellEnd"/>
      <w:r w:rsidR="0055690A">
        <w:t xml:space="preserve"> soils</w:t>
      </w:r>
      <w:r w:rsidR="006643E8" w:rsidRPr="00E522EE">
        <w:t xml:space="preserve">, </w:t>
      </w:r>
      <w:r w:rsidR="0055690A">
        <w:t xml:space="preserve">streams with forested riparian zones, and a widespread conversion of grasslands to the agricultural production of cattle, cotton, corn, and soy products </w:t>
      </w:r>
      <w:r w:rsidR="0055690A">
        <w:fldChar w:fldCharType="begin"/>
      </w:r>
      <w:r w:rsidR="0055690A">
        <w:instrText xml:space="preserve"> ADDIN ZOTERO_ITEM CSL_CITATION {"citationID":"bHiQ76yU","properties":{"formattedCitation":"(Chapman 2018)","plainCitation":"(Chapman 2018)","noteIndex":0},"citationItems":[{"id":8,"uris":["http://zotero.org/users/local/tyq98Km3/items/3FTTYD5S"],"uri":["http://zotero.org/users/local/tyq98Km3/items/3FTTYD5S"],"itemData":{"id":8,"type":"book","abstract":"From two veteran ecologists comes a new and sweeping exploration of the natural history of Texas in all its biological diversity and geological variation. Fe...","event-place":"College Station","language":"en-US","publisher":"Texas A&amp;M University Press","publisher-place":"College Station","title":"The Natural History of Texas","URL":"https://www.tamupress.com/9781623495725/the-natural-history-of-texas","author":[{"family":"Chapman","given":"B. E."}],"accessed":{"date-parts":[["2020",8,13]]},"issued":{"date-parts":[["2018"]]}}}],"schema":"https://github.com/citation-style-language/schema/raw/master/csl-citation.json"} </w:instrText>
      </w:r>
      <w:r w:rsidR="0055690A">
        <w:fldChar w:fldCharType="separate"/>
      </w:r>
      <w:r w:rsidR="0055690A" w:rsidRPr="0055690A">
        <w:t>(Chapman 2018)</w:t>
      </w:r>
      <w:r w:rsidR="0055690A">
        <w:fldChar w:fldCharType="end"/>
      </w:r>
      <w:r w:rsidR="0055690A">
        <w:t xml:space="preserve">. </w:t>
      </w:r>
      <w:r w:rsidR="0055690A" w:rsidRPr="00E522EE">
        <w:t xml:space="preserve">As conditions become wetter, there is an observable ecological shift from Thornwood groves in the semi-arid West to Live oak forests </w:t>
      </w:r>
      <w:r w:rsidR="0055690A">
        <w:t>t</w:t>
      </w:r>
      <w:r w:rsidR="0055690A" w:rsidRPr="00E522EE">
        <w:t>owards the East.</w:t>
      </w:r>
      <w:r w:rsidR="0055690A">
        <w:t xml:space="preserve"> S</w:t>
      </w:r>
      <w:r w:rsidR="006643E8" w:rsidRPr="00E522EE">
        <w:t>tudying natural ecosystems that span the TCP maximizes</w:t>
      </w:r>
      <w:r w:rsidRPr="00E522EE">
        <w:t xml:space="preserve"> our</w:t>
      </w:r>
      <w:r w:rsidR="006643E8" w:rsidRPr="00E522EE">
        <w:t xml:space="preserve"> ability to </w:t>
      </w:r>
      <w:r w:rsidR="003F5055">
        <w:t>isolate</w:t>
      </w:r>
      <w:r w:rsidRPr="00E522EE">
        <w:t xml:space="preserve"> </w:t>
      </w:r>
      <w:r w:rsidR="006643E8" w:rsidRPr="00E522EE">
        <w:t>precipitation</w:t>
      </w:r>
      <w:r w:rsidR="003F5055">
        <w:t xml:space="preserve"> influences </w:t>
      </w:r>
      <w:r w:rsidR="00F25EB4">
        <w:t xml:space="preserve">on </w:t>
      </w:r>
      <w:r w:rsidR="00F25EB4" w:rsidRPr="00E522EE">
        <w:t>natural</w:t>
      </w:r>
      <w:r w:rsidR="006643E8" w:rsidRPr="00E522EE">
        <w:t xml:space="preserve"> ecosystem processes</w:t>
      </w:r>
      <w:r w:rsidRPr="00E522EE">
        <w:t xml:space="preserve"> </w:t>
      </w:r>
      <w:r w:rsidR="003F5055">
        <w:t xml:space="preserve">by minimizing </w:t>
      </w:r>
      <w:r w:rsidRPr="00E522EE">
        <w:t xml:space="preserve">covarying </w:t>
      </w:r>
      <w:r w:rsidR="003F5055">
        <w:t>predictors that typify climate gradient research</w:t>
      </w:r>
      <w:r w:rsidR="006643E8" w:rsidRPr="00E522EE">
        <w:t>.</w:t>
      </w:r>
    </w:p>
    <w:p w14:paraId="051D21FE" w14:textId="65471078" w:rsidR="00F96E8B" w:rsidRPr="00E522EE" w:rsidRDefault="0055690A" w:rsidP="00956D08">
      <w:pPr>
        <w:spacing w:line="240" w:lineRule="auto"/>
        <w:ind w:firstLine="720"/>
        <w:contextualSpacing/>
      </w:pPr>
      <w:r>
        <w:t xml:space="preserve">Despite the intrinsic value of this region as a candidate for climate gradient research, </w:t>
      </w:r>
      <w:r w:rsidR="00A870E1">
        <w:t>there is limited prior biological sampling by state and federal agencies of running waters in the TCP</w:t>
      </w:r>
      <w:r>
        <w:t>.</w:t>
      </w:r>
      <w:r w:rsidR="007D1D2C">
        <w:t xml:space="preserve"> </w:t>
      </w:r>
      <w:r w:rsidR="00A828C7">
        <w:t>In response, t</w:t>
      </w:r>
      <w:r>
        <w:t>his study</w:t>
      </w:r>
      <w:r w:rsidR="00A828C7">
        <w:t xml:space="preserve"> conducts rapid bioassessment protocols of </w:t>
      </w:r>
      <w:r w:rsidR="00300F8C" w:rsidRPr="00E522EE">
        <w:t>1</w:t>
      </w:r>
      <w:r w:rsidR="00E522EE">
        <w:t>0</w:t>
      </w:r>
      <w:r w:rsidR="00300F8C" w:rsidRPr="00E522EE">
        <w:t xml:space="preserve"> </w:t>
      </w:r>
      <w:r w:rsidR="00C657AB">
        <w:t>USGS</w:t>
      </w:r>
      <w:r w:rsidR="00A828C7">
        <w:t>-</w:t>
      </w:r>
      <w:r w:rsidR="00C657AB">
        <w:t>gauged</w:t>
      </w:r>
      <w:r w:rsidR="00A828C7">
        <w:t>,</w:t>
      </w:r>
      <w:r w:rsidR="00C657AB">
        <w:t xml:space="preserve"> </w:t>
      </w:r>
      <w:r w:rsidR="00300F8C" w:rsidRPr="00E522EE">
        <w:t xml:space="preserve">wadeable streams for </w:t>
      </w:r>
      <w:r w:rsidR="00453FB3" w:rsidRPr="00E522EE">
        <w:t>fish</w:t>
      </w:r>
      <w:r w:rsidR="00300F8C" w:rsidRPr="00E522EE">
        <w:t xml:space="preserve">, benthic </w:t>
      </w:r>
      <w:r w:rsidR="00453FB3" w:rsidRPr="00E522EE">
        <w:t>macroinvertebrate</w:t>
      </w:r>
      <w:r w:rsidR="00C657AB">
        <w:t>s</w:t>
      </w:r>
      <w:r w:rsidR="00300F8C" w:rsidRPr="00E522EE">
        <w:t>, and environmental variables.</w:t>
      </w:r>
      <w:r w:rsidR="00CA6CBF">
        <w:t xml:space="preserve"> </w:t>
      </w:r>
      <w:r w:rsidR="00300F8C" w:rsidRPr="00E522EE">
        <w:t xml:space="preserve">Our </w:t>
      </w:r>
      <w:r w:rsidR="00453FB3" w:rsidRPr="00E522EE">
        <w:t>objective</w:t>
      </w:r>
      <w:r w:rsidR="00300F8C" w:rsidRPr="00E522EE">
        <w:t>s were to: 1)</w:t>
      </w:r>
      <w:r w:rsidR="00453FB3" w:rsidRPr="00E522EE">
        <w:t xml:space="preserve"> </w:t>
      </w:r>
      <w:r w:rsidR="00300F8C" w:rsidRPr="00E522EE">
        <w:t>I</w:t>
      </w:r>
      <w:r w:rsidR="00453FB3" w:rsidRPr="00E522EE">
        <w:t xml:space="preserve">dentify patterns in </w:t>
      </w:r>
      <w:r w:rsidR="00C657AB">
        <w:t xml:space="preserve">the </w:t>
      </w:r>
      <w:r w:rsidR="00453FB3" w:rsidRPr="00E522EE">
        <w:t>diversity and composition of fish and macroinvertebrates communities that correspond to changes in precipitation</w:t>
      </w:r>
      <w:r w:rsidR="00300F8C" w:rsidRPr="00E522EE">
        <w:t xml:space="preserve">, and 2) identify environmental </w:t>
      </w:r>
      <w:r w:rsidR="00C0497F">
        <w:t>predictors</w:t>
      </w:r>
      <w:r w:rsidR="00300F8C" w:rsidRPr="00E522EE">
        <w:t xml:space="preserve"> that mediate the effects of climate on community processes.</w:t>
      </w:r>
      <w:r w:rsidR="00CA6CBF">
        <w:t xml:space="preserve"> </w:t>
      </w:r>
      <w:r w:rsidR="00300F8C" w:rsidRPr="00E522EE">
        <w:t>We expected that a</w:t>
      </w:r>
      <w:r w:rsidR="00453FB3" w:rsidRPr="00E522EE">
        <w:t xml:space="preserve">nnual precipitation </w:t>
      </w:r>
      <w:r w:rsidR="00300F8C" w:rsidRPr="00E522EE">
        <w:t xml:space="preserve">would be </w:t>
      </w:r>
      <w:r w:rsidR="00453FB3" w:rsidRPr="00E522EE">
        <w:t>positively correlate</w:t>
      </w:r>
      <w:r w:rsidR="00300F8C" w:rsidRPr="00E522EE">
        <w:t>d</w:t>
      </w:r>
      <w:r w:rsidR="00453FB3" w:rsidRPr="00E522EE">
        <w:t xml:space="preserve"> with community diversity</w:t>
      </w:r>
      <w:r w:rsidR="00300F8C" w:rsidRPr="00E522EE">
        <w:t xml:space="preserve"> because h</w:t>
      </w:r>
      <w:r w:rsidR="00453FB3" w:rsidRPr="00E522EE">
        <w:t xml:space="preserve">umid precipitation regimes are expected to </w:t>
      </w:r>
      <w:r w:rsidR="00453FB3" w:rsidRPr="00A828C7">
        <w:t>create more stable environmental conditions by creating habitat heterogeneity and predictable flow regimes which promote the development of greater biodiversity</w:t>
      </w:r>
      <w:r w:rsidR="009E32DA" w:rsidRPr="00E522EE">
        <w:t xml:space="preserve"> </w:t>
      </w:r>
      <w:r w:rsidR="0031059E" w:rsidRPr="00E522EE">
        <w:fldChar w:fldCharType="begin"/>
      </w:r>
      <w:r w:rsidR="00587510">
        <w:instrText xml:space="preserve"> ADDIN EN.CITE &lt;EndNote&gt;&lt;Cite&gt;&lt;Author&gt;Boulton&lt;/Author&gt;&lt;Year&gt;1992&lt;/Year&gt;&lt;RecNum&gt;107&lt;/RecNum&gt;&lt;DisplayText&gt;(Boulton, Peterson et al. 1992)&lt;/DisplayText&gt;&lt;record&gt;&lt;rec-number&gt;107&lt;/rec-number&gt;&lt;foreign-keys&gt;&lt;key app="EN" db-id="psz5tzvegvfzxvewravxdtp5xdsswfzfxrww" timestamp="0"&gt;107&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0031059E" w:rsidRPr="00E522EE">
        <w:fldChar w:fldCharType="separate"/>
      </w:r>
      <w:r w:rsidR="0031059E" w:rsidRPr="00E522EE">
        <w:rPr>
          <w:noProof/>
        </w:rPr>
        <w:t>(Boulton, Peterson et al. 1992)</w:t>
      </w:r>
      <w:r w:rsidR="0031059E" w:rsidRPr="00E522EE">
        <w:fldChar w:fldCharType="end"/>
      </w:r>
      <w:r w:rsidR="00453FB3" w:rsidRPr="00E522EE">
        <w:t xml:space="preserve">. </w:t>
      </w:r>
      <w:r w:rsidR="00300F8C" w:rsidRPr="00E522EE">
        <w:t>We further expected that e</w:t>
      </w:r>
      <w:r w:rsidR="002406DC" w:rsidRPr="00E522EE">
        <w:t xml:space="preserve">vapotranspiration by riparian vegetation </w:t>
      </w:r>
      <w:r w:rsidR="00C657AB">
        <w:t>would</w:t>
      </w:r>
      <w:r w:rsidR="008910F9" w:rsidRPr="00E522EE">
        <w:t xml:space="preserve"> </w:t>
      </w:r>
      <w:r w:rsidR="00C657AB">
        <w:t xml:space="preserve">increase </w:t>
      </w:r>
      <w:r w:rsidR="002406DC" w:rsidRPr="00E522EE">
        <w:t>solute concentrations in semi-arid streams</w:t>
      </w:r>
      <w:r w:rsidR="00C657AB">
        <w:t>, particularly during base flows</w:t>
      </w:r>
      <w:r w:rsidR="00F96E8B" w:rsidRPr="00E522EE">
        <w:t xml:space="preserve"> </w:t>
      </w:r>
      <w:r w:rsidR="008910F9"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 </w:instrText>
      </w:r>
      <w:r w:rsidR="00587510">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rsidR="00587510">
        <w:instrText xml:space="preserve"> ADDIN EN.CITE.DATA </w:instrText>
      </w:r>
      <w:r w:rsidR="00587510">
        <w:fldChar w:fldCharType="end"/>
      </w:r>
      <w:r w:rsidR="008910F9" w:rsidRPr="00E522EE">
        <w:fldChar w:fldCharType="separate"/>
      </w:r>
      <w:r w:rsidR="008910F9" w:rsidRPr="00E522EE">
        <w:rPr>
          <w:noProof/>
        </w:rPr>
        <w:t>(Tabacchi, Lambs et al. 2000, Lupon, Bernal et al. 2016)</w:t>
      </w:r>
      <w:r w:rsidR="008910F9" w:rsidRPr="00E522EE">
        <w:fldChar w:fldCharType="end"/>
      </w:r>
      <w:r w:rsidR="00300F8C" w:rsidRPr="00E522EE">
        <w:t xml:space="preserve">, creating environmental filters that limit recruitment of sensitive fish and </w:t>
      </w:r>
      <w:r w:rsidR="008910F9" w:rsidRPr="00E522EE">
        <w:t>macro</w:t>
      </w:r>
      <w:r w:rsidR="00300F8C" w:rsidRPr="00E522EE">
        <w:t>invertebrates</w:t>
      </w:r>
      <w:r w:rsidR="00A37DDC">
        <w:t xml:space="preserve"> (hereafter referred to as invertebrates)</w:t>
      </w:r>
      <w:r w:rsidR="003F66A9" w:rsidRPr="00E522EE">
        <w:t>.</w:t>
      </w:r>
    </w:p>
    <w:p w14:paraId="573A071A" w14:textId="77777777" w:rsidR="00C657AB" w:rsidRDefault="00C657AB" w:rsidP="00956D08">
      <w:pPr>
        <w:spacing w:line="240" w:lineRule="auto"/>
        <w:contextualSpacing/>
        <w:rPr>
          <w:b/>
        </w:rPr>
      </w:pPr>
    </w:p>
    <w:p w14:paraId="1C806B32" w14:textId="5E3FF8D6" w:rsidR="007A3C8C" w:rsidRPr="00E522EE" w:rsidRDefault="007A3C8C" w:rsidP="00956D08">
      <w:pPr>
        <w:spacing w:line="240" w:lineRule="auto"/>
        <w:contextualSpacing/>
        <w:rPr>
          <w:b/>
        </w:rPr>
      </w:pPr>
      <w:r w:rsidRPr="00E522EE">
        <w:rPr>
          <w:b/>
        </w:rPr>
        <w:t>Methods</w:t>
      </w:r>
    </w:p>
    <w:p w14:paraId="786B7487" w14:textId="1292DA7D" w:rsidR="007A3C8C" w:rsidRDefault="007A3C8C" w:rsidP="00956D08">
      <w:pPr>
        <w:spacing w:line="240" w:lineRule="auto"/>
        <w:contextualSpacing/>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w:t>
      </w:r>
      <w:r w:rsidR="008979DE">
        <w:rPr>
          <w:bCs/>
        </w:rPr>
        <w:t xml:space="preserve"> (Fig</w:t>
      </w:r>
      <w:r w:rsidR="00E70084">
        <w:rPr>
          <w:bCs/>
        </w:rPr>
        <w:t>.</w:t>
      </w:r>
      <w:r w:rsidR="008979DE">
        <w:rPr>
          <w:bCs/>
        </w:rPr>
        <w:t xml:space="preserve"> 1)</w:t>
      </w:r>
      <w:r w:rsidRPr="00E522EE">
        <w:rPr>
          <w:bCs/>
        </w:rPr>
        <w:t xml:space="preserve">. Each study site </w:t>
      </w:r>
      <w:r w:rsidR="009D16D4">
        <w:rPr>
          <w:bCs/>
        </w:rPr>
        <w:t>wa</w:t>
      </w:r>
      <w:r w:rsidRPr="00E522EE">
        <w:rPr>
          <w:bCs/>
        </w:rPr>
        <w:t>s located within 100 meters of a USGS stream gauge which continuously monitor streamflow and climate data year-round</w:t>
      </w:r>
      <w:r w:rsidR="00C657AB">
        <w:t>.</w:t>
      </w:r>
      <w:r w:rsidR="00CA6CBF">
        <w:t xml:space="preserve"> </w:t>
      </w:r>
      <w:r w:rsidR="00C657AB" w:rsidRPr="00BE3457">
        <w:t xml:space="preserve">Study sites were chosen to maximize differences in precipitation with minimal changes in underlying geology and elevation. </w:t>
      </w:r>
      <w:r w:rsidR="00C657AB" w:rsidRPr="00BE3457">
        <w:rPr>
          <w:bCs/>
        </w:rPr>
        <w:t>The annual precipitation</w:t>
      </w:r>
      <w:r w:rsidR="008979DE">
        <w:rPr>
          <w:bCs/>
        </w:rPr>
        <w:t xml:space="preserve"> </w:t>
      </w:r>
      <w:r w:rsidR="00C657AB" w:rsidRPr="00BE3457">
        <w:rPr>
          <w:bCs/>
        </w:rPr>
        <w:t xml:space="preserve">ranges from </w:t>
      </w:r>
      <w:r w:rsidR="00291D7C">
        <w:rPr>
          <w:bCs/>
        </w:rPr>
        <w:t>61</w:t>
      </w:r>
      <w:r w:rsidR="00C657AB" w:rsidRPr="00BE3457">
        <w:rPr>
          <w:bCs/>
        </w:rPr>
        <w:t>-12</w:t>
      </w:r>
      <w:r w:rsidR="00291D7C">
        <w:rPr>
          <w:bCs/>
        </w:rPr>
        <w:t>1</w:t>
      </w:r>
      <w:r w:rsidR="00C657AB" w:rsidRPr="00BE3457">
        <w:rPr>
          <w:bCs/>
        </w:rPr>
        <w:t xml:space="preserve"> cm within the</w:t>
      </w:r>
      <w:r w:rsidR="00E522EE">
        <w:rPr>
          <w:bCs/>
        </w:rPr>
        <w:t xml:space="preserve"> </w:t>
      </w:r>
      <w:r w:rsidRPr="00E522EE">
        <w:rPr>
          <w:bCs/>
        </w:rPr>
        <w:t xml:space="preserve">study region which spans a linear distance </w:t>
      </w:r>
      <w:r w:rsidR="005D55D1">
        <w:rPr>
          <w:bCs/>
        </w:rPr>
        <w:t xml:space="preserve">from end to end </w:t>
      </w:r>
      <w:r w:rsidRPr="00E522EE">
        <w:rPr>
          <w:bCs/>
        </w:rPr>
        <w:t xml:space="preserve">of 378 km </w:t>
      </w:r>
      <w:r w:rsidRPr="00E522EE">
        <w:rPr>
          <w:bCs/>
        </w:rPr>
        <w:fldChar w:fldCharType="begin"/>
      </w:r>
      <w:r w:rsidR="00A67715">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rsidR="00291D7C">
        <w:t>2</w:t>
      </w:r>
      <w:r w:rsidRPr="00E522EE">
        <w:t xml:space="preserve"> m), substrates (quaternary), and average air temperatures (19.</w:t>
      </w:r>
      <w:r w:rsidR="00291D7C">
        <w:t>8</w:t>
      </w:r>
      <w:r w:rsidRPr="00E522EE">
        <w:t>-22.1℃)</w:t>
      </w:r>
      <w:r w:rsidR="008979DE">
        <w:t xml:space="preserve"> (Appendix-site)</w:t>
      </w:r>
      <w:r w:rsidRPr="00E522EE">
        <w:t xml:space="preserve">. </w:t>
      </w:r>
      <w:r w:rsidR="005A5FC6">
        <w:t>Sampling was conducted by students and faculty at Texas A&amp;M (Corpus Christi) under permit SPR-0716-170, granted by Texas Parks and Wildlife Department.</w:t>
      </w:r>
    </w:p>
    <w:p w14:paraId="7F3B3B2F" w14:textId="77777777" w:rsidR="00A870E1" w:rsidRPr="00E522EE" w:rsidRDefault="00A870E1" w:rsidP="00956D08">
      <w:pPr>
        <w:spacing w:line="240" w:lineRule="auto"/>
        <w:contextualSpacing/>
      </w:pPr>
    </w:p>
    <w:p w14:paraId="50D5F241" w14:textId="13D1E62E" w:rsidR="007A3C8C" w:rsidRPr="00A5012F" w:rsidRDefault="007A3C8C" w:rsidP="00956D08">
      <w:pPr>
        <w:spacing w:line="240" w:lineRule="auto"/>
        <w:contextualSpacing/>
      </w:pPr>
      <w:r w:rsidRPr="00E522EE">
        <w:rPr>
          <w:i/>
          <w:iCs/>
        </w:rPr>
        <w:t>Biological Sampling</w:t>
      </w:r>
      <w:r w:rsidRPr="00E522EE">
        <w:rPr>
          <w:b/>
          <w:bCs/>
        </w:rPr>
        <w:t xml:space="preserve">: </w:t>
      </w:r>
      <w:r w:rsidR="00A75934" w:rsidRPr="00E522EE">
        <w:t xml:space="preserve">Fish communities were sampled using a Smith-Root LR-24 Backpack in a single pass survey of a 100-meter reach </w:t>
      </w:r>
      <w:r w:rsidR="00A75934" w:rsidRPr="00E522EE">
        <w:fldChar w:fldCharType="begin"/>
      </w:r>
      <w:r w:rsidR="00587510">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00A75934" w:rsidRPr="00E522EE">
        <w:fldChar w:fldCharType="separate"/>
      </w:r>
      <w:r w:rsidR="00A75934" w:rsidRPr="00E522EE">
        <w:rPr>
          <w:noProof/>
        </w:rPr>
        <w:t>(Lamberti 2007)</w:t>
      </w:r>
      <w:r w:rsidR="00A75934" w:rsidRPr="00E522EE">
        <w:fldChar w:fldCharType="end"/>
      </w:r>
      <w:r w:rsidR="00A75934" w:rsidRPr="00E522EE">
        <w:t>.</w:t>
      </w:r>
      <w:r w:rsidR="00A75934">
        <w:t xml:space="preserve"> The reach length was approximately 25 times the average stream width (4.1m), in accordance with EPA rapid bioassessment protocols </w:t>
      </w:r>
      <w:r w:rsidR="00A75934">
        <w:fldChar w:fldCharType="begin"/>
      </w:r>
      <w:r w:rsidR="00A75934">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rsidR="00A75934">
        <w:fldChar w:fldCharType="separate"/>
      </w:r>
      <w:r w:rsidR="00A75934">
        <w:rPr>
          <w:noProof/>
        </w:rPr>
        <w:t>(Barbour, Gerritsen et al. 1999)</w:t>
      </w:r>
      <w:r w:rsidR="00A75934">
        <w:fldChar w:fldCharType="end"/>
      </w:r>
      <w:r w:rsidR="00A75934">
        <w:t>.</w:t>
      </w:r>
      <w:r w:rsidR="00CA6CBF">
        <w:t xml:space="preserve"> </w:t>
      </w:r>
      <w:r w:rsidR="00A75934">
        <w:t xml:space="preserve">Study sites </w:t>
      </w:r>
      <w:r w:rsidR="004B7C0B">
        <w:t>we</w:t>
      </w:r>
      <w:r w:rsidR="00A75934">
        <w:t xml:space="preserve">re characterized by low variation in </w:t>
      </w:r>
      <w:r w:rsidR="00A75934">
        <w:lastRenderedPageBreak/>
        <w:t xml:space="preserve">geomorphology and overall habitat heterogeneity resulting in high success in assessing community composition over a shorter distance. </w:t>
      </w:r>
      <w:r w:rsidR="00A75934" w:rsidRPr="00E522EE">
        <w:t xml:space="preserve">Fish species </w:t>
      </w:r>
      <w:r w:rsidR="00A75934">
        <w:t>were</w:t>
      </w:r>
      <w:r w:rsidR="00A75934" w:rsidRPr="00E522EE">
        <w:t xml:space="preserve"> field identified to species using a field guide </w:t>
      </w:r>
      <w:r w:rsidR="00A75934" w:rsidRPr="00E522EE">
        <w:fldChar w:fldCharType="begin"/>
      </w:r>
      <w:r w:rsidR="00587510">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00A75934" w:rsidRPr="00E522EE">
        <w:fldChar w:fldCharType="separate"/>
      </w:r>
      <w:r w:rsidR="00A75934" w:rsidRPr="00E522EE">
        <w:rPr>
          <w:noProof/>
        </w:rPr>
        <w:t>(Thomas C 2007)</w:t>
      </w:r>
      <w:r w:rsidR="00A75934" w:rsidRPr="00E522EE">
        <w:fldChar w:fldCharType="end"/>
      </w:r>
      <w:r w:rsidR="00A75934" w:rsidRPr="00E522EE">
        <w:t xml:space="preserve"> and photographed. Several specimens of each species were euthanized using tricaine mesylate (MS-222) and stored in &gt;70% denatured ethanol as voucher specimens for lab confirmation of species identification.</w:t>
      </w:r>
      <w:r w:rsidR="00CA6CBF">
        <w:t xml:space="preserve"> </w:t>
      </w:r>
      <w:r w:rsidR="00A75934" w:rsidRPr="00E522EE">
        <w:t xml:space="preserve">Fish Voucher specimens were identified using the Texas Academy of Science dichotomous key </w:t>
      </w:r>
      <w:r w:rsidR="00A75934" w:rsidRPr="00E522EE">
        <w:fldChar w:fldCharType="begin"/>
      </w:r>
      <w:r w:rsidR="00587510">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00A75934" w:rsidRPr="00E522EE">
        <w:fldChar w:fldCharType="separate"/>
      </w:r>
      <w:r w:rsidR="00A75934" w:rsidRPr="00E522EE">
        <w:rPr>
          <w:noProof/>
        </w:rPr>
        <w:t>(Hubbs 2008)</w:t>
      </w:r>
      <w:r w:rsidR="00A75934" w:rsidRPr="00E522EE">
        <w:fldChar w:fldCharType="end"/>
      </w:r>
      <w:r w:rsidR="00A75934" w:rsidRPr="00E522EE">
        <w:t xml:space="preserve"> and cross referenced with field identifications.</w:t>
      </w:r>
      <w:r w:rsidR="005A5FC6">
        <w:t xml:space="preserve"> Vertebrate sampling was permitted by the Institutional Animal Care and Use Committee, Texas A&amp;M University Corpus Christi (AUP# 05-17).</w:t>
      </w:r>
    </w:p>
    <w:p w14:paraId="3ABB78B0" w14:textId="4B76C068" w:rsidR="007A3C8C" w:rsidRPr="00377421" w:rsidRDefault="00A37DDC" w:rsidP="00956D08">
      <w:pPr>
        <w:spacing w:line="240" w:lineRule="auto"/>
        <w:ind w:firstLine="720"/>
        <w:contextualSpacing/>
      </w:pPr>
      <w:r>
        <w:t>I</w:t>
      </w:r>
      <w:r w:rsidR="007A3C8C" w:rsidRPr="00E522EE">
        <w:t xml:space="preserve">nvertebrates were collected using a </w:t>
      </w:r>
      <w:r w:rsidR="00E83949">
        <w:t xml:space="preserve">0.305m wide </w:t>
      </w:r>
      <w:r w:rsidR="007A3C8C" w:rsidRPr="00E522EE">
        <w:t>D-frame net equipped with 500-</w:t>
      </w:r>
      <w:r w:rsidR="00E83949">
        <w:t>µm</w:t>
      </w:r>
      <w:r w:rsidR="007A3C8C" w:rsidRPr="00E522EE">
        <w:t xml:space="preserve"> mesh.</w:t>
      </w:r>
      <w:r w:rsidR="00CA6CBF">
        <w:t xml:space="preserve"> </w:t>
      </w:r>
      <w:r w:rsidR="007A3C8C" w:rsidRPr="00E522EE">
        <w:t xml:space="preserve"> </w:t>
      </w:r>
      <w:r w:rsidR="00E83949">
        <w:t xml:space="preserve">Twenty </w:t>
      </w:r>
      <w:r w:rsidR="000E40E5">
        <w:t>0.093 m</w:t>
      </w:r>
      <w:r w:rsidR="000E40E5" w:rsidRPr="00E522EE">
        <w:rPr>
          <w:vertAlign w:val="superscript"/>
        </w:rPr>
        <w:t>2</w:t>
      </w:r>
      <w:r w:rsidR="000E40E5">
        <w:t xml:space="preserve"> </w:t>
      </w:r>
      <w:r w:rsidR="00E83949">
        <w:t xml:space="preserve">samples </w:t>
      </w:r>
      <w:r w:rsidR="000E40E5">
        <w:t xml:space="preserve">were collected via a combination of kick and sweep sampling </w:t>
      </w:r>
      <w:r w:rsidR="002926B9">
        <w:t xml:space="preserve">from a </w:t>
      </w:r>
      <w:r w:rsidR="00E83949">
        <w:t>representative distribution of best available habitat (riffles, large woody debris, overhanging vegetation)</w:t>
      </w:r>
      <w:r w:rsidR="002926B9">
        <w:t xml:space="preserve">. Samples were pooled in a </w:t>
      </w:r>
      <w:r w:rsidR="002926B9" w:rsidRPr="00BE3457">
        <w:t>500-</w:t>
      </w:r>
      <w:r w:rsidR="002926B9">
        <w:t>µm sieve bucket</w:t>
      </w:r>
      <w:r w:rsidR="004B7C0B">
        <w:t xml:space="preserve"> where l</w:t>
      </w:r>
      <w:r w:rsidR="002926B9">
        <w:t>arger sticks and leaves</w:t>
      </w:r>
      <w:r w:rsidR="004B7C0B">
        <w:t xml:space="preserve"> were rinsed and removed. T</w:t>
      </w:r>
      <w:r w:rsidR="002926B9">
        <w:t xml:space="preserve">he </w:t>
      </w:r>
      <w:r w:rsidR="007D4F4A">
        <w:t>captured invertebrates and remaining debris were</w:t>
      </w:r>
      <w:r w:rsidR="002926B9">
        <w:t xml:space="preserve"> preserved </w:t>
      </w:r>
      <w:r w:rsidR="007D4F4A">
        <w:t>in</w:t>
      </w:r>
      <w:r w:rsidR="002926B9">
        <w:t xml:space="preserve"> 95% EtOH for transport to the lab.</w:t>
      </w:r>
      <w:r w:rsidR="00CA6CBF">
        <w:t xml:space="preserve"> </w:t>
      </w:r>
      <w:r w:rsidR="002926B9">
        <w:t xml:space="preserve">In the lab, samples were spread across a gridded sampling tray and randomly selected grid cells were picked to completion until the total count was &gt; 300 individuals. </w:t>
      </w:r>
      <w:r w:rsidR="007A3C8C" w:rsidRPr="00377421">
        <w:t xml:space="preserve">Samples containing less than 300 individuals were picked to completion. </w:t>
      </w:r>
      <w:r w:rsidR="002926B9">
        <w:t>Invertebrates</w:t>
      </w:r>
      <w:r w:rsidR="007A3C8C" w:rsidRPr="00377421">
        <w:t xml:space="preserve"> were identified to </w:t>
      </w:r>
      <w:r w:rsidR="002926B9">
        <w:t>lowest taxonomic resolution (typically genus) using taxonomic keys cross referenced with species observations recorded by the TCEQ’s (Texas Commission on Environmental Quality) Surface Water Quality Monitoring Program</w:t>
      </w:r>
      <w:r w:rsidR="00CA6CBF">
        <w:t xml:space="preserve"> </w:t>
      </w:r>
      <w:r w:rsidR="002926B9">
        <w:t xml:space="preserve"> </w:t>
      </w:r>
      <w:r w:rsidR="007A3C8C" w:rsidRPr="00377421">
        <w:fldChar w:fldCharType="begin"/>
      </w:r>
      <w:r w:rsidR="00587510">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007A3C8C" w:rsidRPr="00377421">
        <w:fldChar w:fldCharType="separate"/>
      </w:r>
      <w:r w:rsidR="00A5012F">
        <w:rPr>
          <w:noProof/>
        </w:rPr>
        <w:t>(Wiggins 2015, Merritt, Cummins et al. 2019)</w:t>
      </w:r>
      <w:r w:rsidR="007A3C8C" w:rsidRPr="00377421">
        <w:fldChar w:fldCharType="end"/>
      </w:r>
      <w:r w:rsidR="007A3C8C" w:rsidRPr="00377421">
        <w:t xml:space="preserve">. The sum of individuals in each taxon were multiplied by the fraction of unpicked sample and reported as abundance of individuals per square </w:t>
      </w:r>
      <w:r w:rsidR="00377421">
        <w:t>meter</w:t>
      </w:r>
      <w:r w:rsidR="007A3C8C" w:rsidRPr="00377421">
        <w:t>.</w:t>
      </w:r>
    </w:p>
    <w:p w14:paraId="7611E293" w14:textId="77777777" w:rsidR="00A870E1" w:rsidRDefault="00A870E1" w:rsidP="00956D08">
      <w:pPr>
        <w:spacing w:line="240" w:lineRule="auto"/>
        <w:contextualSpacing/>
        <w:rPr>
          <w:i/>
          <w:iCs/>
        </w:rPr>
      </w:pPr>
    </w:p>
    <w:p w14:paraId="54FD6FBE" w14:textId="071D481E" w:rsidR="007A3C8C" w:rsidRPr="00377421" w:rsidRDefault="007A3C8C" w:rsidP="00956D08">
      <w:pPr>
        <w:spacing w:line="240" w:lineRule="auto"/>
        <w:contextualSpacing/>
      </w:pPr>
      <w:r w:rsidRPr="00377421">
        <w:rPr>
          <w:i/>
          <w:iCs/>
        </w:rPr>
        <w:t>Environmenta</w:t>
      </w:r>
      <w:r w:rsidR="00C7618B">
        <w:rPr>
          <w:i/>
          <w:iCs/>
        </w:rPr>
        <w:t>l Data:</w:t>
      </w:r>
      <w:r w:rsidR="00374ADA">
        <w:t xml:space="preserve"> </w:t>
      </w:r>
      <w:r w:rsidR="00A75934">
        <w:t>For each stream, we averaged values for each of the following h</w:t>
      </w:r>
      <w:r w:rsidR="00A75934" w:rsidRPr="00377421">
        <w:t>abitat measurements</w:t>
      </w:r>
      <w:r w:rsidR="00A75934">
        <w:t xml:space="preserve"> that were </w:t>
      </w:r>
      <w:r w:rsidR="00A75934" w:rsidRPr="00377421">
        <w:t>taken at 4 cross-sections spaced 25m apart.</w:t>
      </w:r>
      <w:r w:rsidR="00CA6CBF">
        <w:t xml:space="preserve"> </w:t>
      </w:r>
      <w:r w:rsidR="00A75934">
        <w:t xml:space="preserve">Canopy cover was measured using a spherical </w:t>
      </w:r>
      <w:proofErr w:type="spellStart"/>
      <w:r w:rsidR="00A75934">
        <w:t>densiometer</w:t>
      </w:r>
      <w:proofErr w:type="spellEnd"/>
      <w:r w:rsidR="00A75934">
        <w:t>.</w:t>
      </w:r>
      <w:r w:rsidR="00CA6CBF">
        <w:t xml:space="preserve"> </w:t>
      </w:r>
      <w:r w:rsidR="00A75934">
        <w:t xml:space="preserve">A </w:t>
      </w:r>
      <w:proofErr w:type="spellStart"/>
      <w:r w:rsidR="00A75934">
        <w:t>Rosgen</w:t>
      </w:r>
      <w:proofErr w:type="spellEnd"/>
      <w:r w:rsidR="00A75934">
        <w:t xml:space="preserve"> Index value was calculated by dividing the bank-full width by the maximum depth </w:t>
      </w:r>
      <w:r w:rsidR="00A75934">
        <w:fldChar w:fldCharType="begin"/>
      </w:r>
      <w:r w:rsidR="00587510">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rsidR="00A75934">
        <w:fldChar w:fldCharType="separate"/>
      </w:r>
      <w:r w:rsidR="00A75934">
        <w:rPr>
          <w:noProof/>
        </w:rPr>
        <w:t>(DL 2001)</w:t>
      </w:r>
      <w:r w:rsidR="00A75934">
        <w:fldChar w:fldCharType="end"/>
      </w:r>
      <w:r w:rsidR="00A75934">
        <w:t xml:space="preserve">. Bank height was recorded as vertical difference between water level and the height of the first bench. We estimated Sediment grain size within each cross-section using Wentworth size categories to calculate a median grain-size (d50) </w:t>
      </w:r>
      <w:r w:rsidR="00A75934">
        <w:fldChar w:fldCharType="begin"/>
      </w:r>
      <w:r w:rsidR="00587510">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rsidR="00A75934">
        <w:fldChar w:fldCharType="separate"/>
      </w:r>
      <w:r w:rsidR="00A75934">
        <w:rPr>
          <w:noProof/>
        </w:rPr>
        <w:t>(Wentworth 1922)</w:t>
      </w:r>
      <w:r w:rsidR="00A75934">
        <w:fldChar w:fldCharType="end"/>
      </w:r>
      <w:r w:rsidR="00A75934">
        <w:t xml:space="preserve">. </w:t>
      </w:r>
      <w:r w:rsidR="00A75934" w:rsidRPr="00377421">
        <w:t xml:space="preserve">Oxygen, temperature </w:t>
      </w:r>
      <w:r w:rsidR="00A75934">
        <w:t>(</w:t>
      </w:r>
      <w:proofErr w:type="spellStart"/>
      <w:r w:rsidR="00A75934">
        <w:t>T</w:t>
      </w:r>
      <w:r w:rsidR="00A75934" w:rsidRPr="00E13A41">
        <w:rPr>
          <w:vertAlign w:val="subscript"/>
        </w:rPr>
        <w:t>water</w:t>
      </w:r>
      <w:proofErr w:type="spellEnd"/>
      <w:r w:rsidR="00A75934" w:rsidRPr="00377421">
        <w:t xml:space="preserve">), conductivity, turbidity, and pH were measured at each point using a YSI </w:t>
      </w:r>
      <w:proofErr w:type="spellStart"/>
      <w:r w:rsidR="00A75934" w:rsidRPr="00377421">
        <w:t>ProDSS</w:t>
      </w:r>
      <w:proofErr w:type="spellEnd"/>
      <w:r w:rsidR="00A75934" w:rsidRPr="00377421">
        <w:t xml:space="preserve"> multiparameter probe.</w:t>
      </w:r>
      <w:r w:rsidR="00A75934">
        <w:t xml:space="preserve"> T</w:t>
      </w:r>
      <w:r w:rsidR="00A75934" w:rsidRPr="00377421">
        <w:t xml:space="preserve">wo 60 mL water samples were collected and filtered through a pre-combusted (500℃ for 4 hours) glass fiber filter (Whatman GF/F) into acid washed </w:t>
      </w:r>
      <w:r w:rsidR="00A75934">
        <w:t xml:space="preserve">amber </w:t>
      </w:r>
      <w:r w:rsidR="00A75934" w:rsidRPr="00377421">
        <w:t xml:space="preserve">bottles, transferred </w:t>
      </w:r>
      <w:r w:rsidR="00A75934">
        <w:t>to the lab in a cooler on ice</w:t>
      </w:r>
      <w:r w:rsidR="00A75934" w:rsidRPr="00377421">
        <w:t>, and stored frozen (-20℃) until analysis for nutrients (NH</w:t>
      </w:r>
      <w:r w:rsidR="00A75934" w:rsidRPr="00377421">
        <w:rPr>
          <w:vertAlign w:val="subscript"/>
        </w:rPr>
        <w:t>4</w:t>
      </w:r>
      <w:r w:rsidR="00A75934" w:rsidRPr="00377421">
        <w:rPr>
          <w:vertAlign w:val="superscript"/>
        </w:rPr>
        <w:t>+</w:t>
      </w:r>
      <w:r w:rsidR="00A75934" w:rsidRPr="00377421">
        <w:t>, NO</w:t>
      </w:r>
      <w:r w:rsidR="00A75934" w:rsidRPr="00377421">
        <w:rPr>
          <w:vertAlign w:val="subscript"/>
        </w:rPr>
        <w:t>3</w:t>
      </w:r>
      <w:r w:rsidR="00A75934" w:rsidRPr="00377421">
        <w:rPr>
          <w:vertAlign w:val="superscript"/>
        </w:rPr>
        <w:t>-</w:t>
      </w:r>
      <w:r w:rsidR="00A75934" w:rsidRPr="00377421">
        <w:t xml:space="preserve">, and </w:t>
      </w:r>
      <w:r w:rsidR="00A75934">
        <w:t>PO</w:t>
      </w:r>
      <w:r w:rsidR="00A75934">
        <w:rPr>
          <w:vertAlign w:val="subscript"/>
        </w:rPr>
        <w:t>4</w:t>
      </w:r>
      <w:r w:rsidR="00A75934">
        <w:rPr>
          <w:vertAlign w:val="superscript"/>
        </w:rPr>
        <w:t>-</w:t>
      </w:r>
      <w:r w:rsidR="00A75934">
        <w:t>)</w:t>
      </w:r>
      <w:r w:rsidR="00A75934" w:rsidRPr="00377421">
        <w:t>.</w:t>
      </w:r>
      <w:r w:rsidR="00CA6CBF">
        <w:t xml:space="preserve"> </w:t>
      </w:r>
      <w:r w:rsidR="00A75934" w:rsidRPr="00377421">
        <w:t xml:space="preserve">Water samples were run </w:t>
      </w:r>
      <w:r w:rsidR="00870283">
        <w:t xml:space="preserve">using colorimetric methods on a latchet autoanalyzer </w:t>
      </w:r>
      <w:r w:rsidR="00A75934" w:rsidRPr="00377421">
        <w:t>by the Oklahoma University Soil Water and Forage Laboratory.</w:t>
      </w:r>
      <w:r w:rsidR="00CA6CBF">
        <w:t xml:space="preserve"> </w:t>
      </w:r>
    </w:p>
    <w:p w14:paraId="7C0A721F" w14:textId="716A6D37" w:rsidR="00A75934" w:rsidRDefault="00A75934" w:rsidP="00956D08">
      <w:pPr>
        <w:spacing w:line="240" w:lineRule="auto"/>
        <w:ind w:firstLine="720"/>
        <w:contextualSpacing/>
      </w:pPr>
      <w:r w:rsidRPr="00377421">
        <w:t>In addition to the habitat metrics measured in the field,</w:t>
      </w:r>
      <w:r>
        <w:t xml:space="preserve"> we mined climate and watershed data,</w:t>
      </w:r>
      <w:r w:rsidR="00E83D52">
        <w:t xml:space="preserve"> </w:t>
      </w:r>
      <w:r>
        <w:t xml:space="preserve">from the </w:t>
      </w:r>
      <w:r w:rsidRPr="009A7FCE">
        <w:t>US Geologic Surveyors Geospatial Attributes of Gages for Evaluating Streamflow, version I</w:t>
      </w:r>
      <w:r>
        <w:t>I</w:t>
      </w:r>
      <w:r w:rsidRPr="009A7FCE">
        <w:t xml:space="preserve"> dataset</w:t>
      </w:r>
      <w:r>
        <w:t xml:space="preserve">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A twenty-year continuous</w:t>
      </w:r>
      <w:r w:rsidR="00870283">
        <w:t xml:space="preserve"> daily</w:t>
      </w:r>
      <w:r>
        <w:t xml:space="preserve"> flow record was downloaded for each site (except Tranquitas Creek which only had 4 years of available data) from the USGS water services </w:t>
      </w:r>
      <w:r>
        <w:fldChar w:fldCharType="begin"/>
      </w:r>
      <w:r w:rsidR="00A67715">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76F32DC8" w14:textId="77777777" w:rsidR="00C7618B" w:rsidRDefault="00C7618B" w:rsidP="00956D08">
      <w:pPr>
        <w:spacing w:line="240" w:lineRule="auto"/>
        <w:contextualSpacing/>
        <w:rPr>
          <w:i/>
          <w:iCs/>
        </w:rPr>
      </w:pPr>
    </w:p>
    <w:p w14:paraId="6D096BC8" w14:textId="4427B14A" w:rsidR="001408BC" w:rsidRPr="009A7FCE" w:rsidRDefault="00407078" w:rsidP="001408BC">
      <w:pPr>
        <w:spacing w:line="240" w:lineRule="auto"/>
        <w:ind w:firstLine="720"/>
        <w:contextualSpacing/>
      </w:pPr>
      <w:r w:rsidRPr="00E8202D">
        <w:rPr>
          <w:i/>
          <w:iCs/>
        </w:rPr>
        <w:t>Analyses</w:t>
      </w:r>
      <w:r w:rsidRPr="00E8202D">
        <w:t xml:space="preserve">: </w:t>
      </w:r>
      <w:r w:rsidR="00E8202D" w:rsidRPr="00E8202D">
        <w:t>Due to a small number of sample sites and replicates, the</w:t>
      </w:r>
      <w:r w:rsidR="00832968" w:rsidRPr="00E8202D">
        <w:t xml:space="preserve"> statistical</w:t>
      </w:r>
      <w:r w:rsidR="00832968">
        <w:t xml:space="preserve"> analys</w:t>
      </w:r>
      <w:r w:rsidR="00E8202D">
        <w:t>es are restricted</w:t>
      </w:r>
      <w:r w:rsidR="00832968">
        <w:t xml:space="preserve"> to seven </w:t>
      </w:r>
      <w:r w:rsidR="00832968">
        <w:rPr>
          <w:i/>
          <w:iCs/>
        </w:rPr>
        <w:t xml:space="preserve">a priori </w:t>
      </w:r>
      <w:r w:rsidR="00832968">
        <w:t xml:space="preserve">environmental predictors. </w:t>
      </w:r>
      <w:r w:rsidR="00E8202D">
        <w:rPr>
          <w:rFonts w:eastAsiaTheme="minorEastAsia"/>
        </w:rPr>
        <w:t xml:space="preserve">Annual precipitation is evaluated to identify gradient effects. The </w:t>
      </w:r>
      <w:proofErr w:type="spellStart"/>
      <w:r w:rsidR="00E8202D">
        <w:rPr>
          <w:rFonts w:eastAsiaTheme="minorEastAsia"/>
        </w:rPr>
        <w:t>Rosgen</w:t>
      </w:r>
      <w:proofErr w:type="spellEnd"/>
      <w:r w:rsidR="00E8202D">
        <w:rPr>
          <w:rFonts w:eastAsiaTheme="minorEastAsia"/>
        </w:rPr>
        <w:t xml:space="preserve"> index characterizes the channel shape which is a product of flow regime, slope, substrate, and bank stability. Canopy covera</w:t>
      </w:r>
      <w:r w:rsidR="001408BC">
        <w:rPr>
          <w:rFonts w:eastAsiaTheme="minorEastAsia"/>
        </w:rPr>
        <w:t>ge</w:t>
      </w:r>
      <w:r w:rsidR="00E8202D">
        <w:rPr>
          <w:rFonts w:eastAsiaTheme="minorEastAsia"/>
        </w:rPr>
        <w:t xml:space="preserve"> is determined by the type of vegetation </w:t>
      </w:r>
      <w:r w:rsidR="001408BC">
        <w:rPr>
          <w:rFonts w:eastAsiaTheme="minorEastAsia"/>
        </w:rPr>
        <w:t xml:space="preserve">which visibly shift across the study region with implications for stream insolation, </w:t>
      </w:r>
      <w:r w:rsidR="001408BC">
        <w:rPr>
          <w:rFonts w:eastAsiaTheme="minorEastAsia"/>
        </w:rPr>
        <w:lastRenderedPageBreak/>
        <w:t>basal resourcing</w:t>
      </w:r>
      <w:r w:rsidR="00E8202D">
        <w:rPr>
          <w:rFonts w:eastAsiaTheme="minorEastAsia"/>
        </w:rPr>
        <w:t>. We include conductivity and NH</w:t>
      </w:r>
      <w:r w:rsidR="00E8202D">
        <w:rPr>
          <w:rFonts w:eastAsiaTheme="minorEastAsia"/>
          <w:vertAlign w:val="subscript"/>
        </w:rPr>
        <w:t>4</w:t>
      </w:r>
      <w:r w:rsidR="00E8202D">
        <w:rPr>
          <w:rFonts w:eastAsiaTheme="minorEastAsia"/>
          <w:vertAlign w:val="superscript"/>
        </w:rPr>
        <w:t>+</w:t>
      </w:r>
      <w:r w:rsidR="00E8202D">
        <w:rPr>
          <w:rFonts w:eastAsiaTheme="minorEastAsia"/>
        </w:rPr>
        <w:t xml:space="preserve"> to evaluate water quality</w:t>
      </w:r>
      <w:r w:rsidR="00697FA6" w:rsidRPr="009A7FCE">
        <w:rPr>
          <w:rFonts w:eastAsiaTheme="minorEastAsia"/>
        </w:rPr>
        <w:t xml:space="preserve">. </w:t>
      </w:r>
      <w:r w:rsidR="001408BC">
        <w:t>Since the selected streams were deliberately chosen to be wadeable at base flow, we calculated two flow metrics to approximate the typical flow regime of each site in the context of seasonal droughts and floods, as well as overall variation in flow: Flash Index (cumulative changes in day to day daily flow / cumulative flow) and the Low-Flow Pulse Percent (LFPP = times where daily discharge drops below the 25</w:t>
      </w:r>
      <w:r w:rsidR="001408BC" w:rsidRPr="00BF0756">
        <w:rPr>
          <w:vertAlign w:val="superscript"/>
        </w:rPr>
        <w:t>th</w:t>
      </w:r>
      <w:r w:rsidR="001408BC">
        <w:t xml:space="preserve"> percentile) </w:t>
      </w:r>
      <w:r w:rsidR="001408BC">
        <w:fldChar w:fldCharType="begin"/>
      </w:r>
      <w:r w:rsidR="001408BC">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rsidR="001408BC">
        <w:fldChar w:fldCharType="separate"/>
      </w:r>
      <w:r w:rsidR="001408BC">
        <w:rPr>
          <w:noProof/>
        </w:rPr>
        <w:t>(Olden and Poff 2003, Patrick and Yuan 2017)</w:t>
      </w:r>
      <w:r w:rsidR="001408BC">
        <w:fldChar w:fldCharType="end"/>
      </w:r>
      <w:r w:rsidR="001408BC">
        <w:t>.</w:t>
      </w:r>
    </w:p>
    <w:p w14:paraId="457C3C3A" w14:textId="0DAC6B0A" w:rsidR="007A3C8C" w:rsidRPr="009A7FCE" w:rsidRDefault="00697FA6" w:rsidP="001408BC">
      <w:pPr>
        <w:spacing w:line="240" w:lineRule="auto"/>
        <w:ind w:firstLine="720"/>
        <w:contextualSpacing/>
        <w:rPr>
          <w:rFonts w:eastAsiaTheme="minorEastAsia"/>
        </w:rPr>
      </w:pPr>
      <w:r>
        <w:rPr>
          <w:rFonts w:eastAsiaTheme="minorEastAsia"/>
        </w:rPr>
        <w:t>We used linear regression and Pearson correlation coefficients to</w:t>
      </w:r>
      <w:r w:rsidR="0064690C">
        <w:t xml:space="preserve"> </w:t>
      </w:r>
      <w:r>
        <w:t>identify potential confounding</w:t>
      </w:r>
      <w:r w:rsidR="0064690C">
        <w:t xml:space="preserve"> relationships between precipitation and </w:t>
      </w:r>
      <w:r>
        <w:t xml:space="preserve">each environmental </w:t>
      </w:r>
      <w:r w:rsidR="0064690C">
        <w:t>predictor</w:t>
      </w:r>
      <w:r>
        <w:t xml:space="preserve"> (</w:t>
      </w:r>
      <w:r w:rsidR="00CD5D60">
        <w:t>Table 2</w:t>
      </w:r>
      <w:r>
        <w:t xml:space="preserve">). We </w:t>
      </w:r>
      <w:r w:rsidR="004964EC">
        <w:t xml:space="preserve">then, </w:t>
      </w:r>
      <w:r w:rsidR="00CD5D60">
        <w:t>used</w:t>
      </w:r>
      <w:r>
        <w:t xml:space="preserve"> </w:t>
      </w:r>
      <w:r w:rsidR="00CD5D60">
        <w:t xml:space="preserve">singular value decomposition of the centered and scaled data matrix in a </w:t>
      </w:r>
      <w:r>
        <w:t xml:space="preserve">principal </w:t>
      </w:r>
      <w:r w:rsidR="00CD5D60">
        <w:t>component</w:t>
      </w:r>
      <w:r>
        <w:t xml:space="preserve"> analysis with all seven environmental predictors</w:t>
      </w:r>
      <w:r w:rsidR="00CD5D60">
        <w:t xml:space="preserve"> (Figure 3, Table 3).</w:t>
      </w:r>
    </w:p>
    <w:p w14:paraId="42539C9F" w14:textId="272C2D46" w:rsidR="004964EC" w:rsidRPr="00AF5690" w:rsidRDefault="00940F61">
      <w:pPr>
        <w:spacing w:line="240" w:lineRule="auto"/>
        <w:ind w:firstLine="720"/>
        <w:contextualSpacing/>
        <w:rPr>
          <w:rFonts w:eastAsiaTheme="minorEastAsia"/>
        </w:rPr>
      </w:pPr>
      <w:r w:rsidRPr="00A75934">
        <w:t>For each community (fish</w:t>
      </w:r>
      <w:r w:rsidR="004964EC">
        <w:t xml:space="preserve"> and</w:t>
      </w:r>
      <w:r w:rsidRPr="00A75934">
        <w:t xml:space="preserve"> invertebrate) we calculated Shannon diversity and rarified taxonomic richness </w:t>
      </w:r>
      <w:r>
        <w:fldChar w:fldCharType="begin"/>
      </w:r>
      <w:r>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fldChar w:fldCharType="separate"/>
      </w:r>
      <w:r w:rsidRPr="005A5FC6">
        <w:t>(</w:t>
      </w:r>
      <w:proofErr w:type="spellStart"/>
      <w:r w:rsidRPr="005A5FC6">
        <w:t>Hurlbert</w:t>
      </w:r>
      <w:proofErr w:type="spellEnd"/>
      <w:r w:rsidRPr="005A5FC6">
        <w:t xml:space="preserve"> 1971)</w:t>
      </w:r>
      <w:r>
        <w:fldChar w:fldCharType="end"/>
      </w:r>
      <w:r w:rsidRPr="00A75934">
        <w:t>.</w:t>
      </w:r>
      <w:r>
        <w:rPr>
          <w:b/>
          <w:bCs/>
        </w:rPr>
        <w:t xml:space="preserve"> </w:t>
      </w:r>
      <w:r>
        <w:rPr>
          <w:rFonts w:eastAsiaTheme="minorEastAsia"/>
        </w:rPr>
        <w:t xml:space="preserve">Diversity and richness measures were calculated using the Vegan Library </w:t>
      </w:r>
      <w:r>
        <w:rPr>
          <w:rFonts w:eastAsiaTheme="minorEastAsia"/>
        </w:rPr>
        <w:fldChar w:fldCharType="begin"/>
      </w:r>
      <w:r>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Pr>
          <w:rFonts w:eastAsiaTheme="minorEastAsia"/>
        </w:rPr>
        <w:fldChar w:fldCharType="separate"/>
      </w:r>
      <w:r>
        <w:rPr>
          <w:rFonts w:eastAsiaTheme="minorEastAsia"/>
          <w:noProof/>
        </w:rPr>
        <w:t>(Oksanen, Blanchet et al. 2019)</w:t>
      </w:r>
      <w:r>
        <w:rPr>
          <w:rFonts w:eastAsiaTheme="minorEastAsia"/>
        </w:rPr>
        <w:fldChar w:fldCharType="end"/>
      </w:r>
      <w:r>
        <w:rPr>
          <w:rFonts w:eastAsiaTheme="minorEastAsia"/>
        </w:rPr>
        <w:t xml:space="preserve"> in the statistical program R </w:t>
      </w:r>
      <w:r>
        <w:rPr>
          <w:rFonts w:eastAsiaTheme="minorEastAsia"/>
        </w:rPr>
        <w:fldChar w:fldCharType="begin"/>
      </w:r>
      <w:r>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Pr>
          <w:rFonts w:eastAsiaTheme="minorEastAsia"/>
        </w:rPr>
        <w:fldChar w:fldCharType="separate"/>
      </w:r>
      <w:r>
        <w:rPr>
          <w:rFonts w:eastAsiaTheme="minorEastAsia"/>
          <w:noProof/>
        </w:rPr>
        <w:t>(R Core Team 2019)</w:t>
      </w:r>
      <w:r>
        <w:rPr>
          <w:rFonts w:eastAsiaTheme="minorEastAsia"/>
        </w:rPr>
        <w:fldChar w:fldCharType="end"/>
      </w:r>
      <w:r>
        <w:rPr>
          <w:rFonts w:eastAsiaTheme="minorEastAsia"/>
        </w:rPr>
        <w:t xml:space="preserve">. </w:t>
      </w:r>
      <w:r w:rsidR="004964EC">
        <w:rPr>
          <w:rFonts w:eastAsiaTheme="minorEastAsia"/>
        </w:rPr>
        <w:t>While rarified richness is reported in supplemental appendices, further analyses and discussion regarding diversity utilize the Shannon</w:t>
      </w:r>
      <w:r w:rsidR="00241A8B">
        <w:rPr>
          <w:rFonts w:eastAsiaTheme="minorEastAsia"/>
        </w:rPr>
        <w:t>-Weiner</w:t>
      </w:r>
      <w:r w:rsidR="004964EC">
        <w:rPr>
          <w:rFonts w:eastAsiaTheme="minorEastAsia"/>
        </w:rPr>
        <w:t xml:space="preserve"> </w:t>
      </w:r>
      <w:r w:rsidR="00241A8B">
        <w:rPr>
          <w:rFonts w:eastAsiaTheme="minorEastAsia"/>
        </w:rPr>
        <w:t>i</w:t>
      </w:r>
      <w:r w:rsidR="004964EC">
        <w:rPr>
          <w:rFonts w:eastAsiaTheme="minorEastAsia"/>
        </w:rPr>
        <w:t xml:space="preserve">ndex which incorporates species evenness in addition to richness. </w:t>
      </w:r>
      <w:r w:rsidR="00697FA6">
        <w:rPr>
          <w:rFonts w:eastAsiaTheme="minorEastAsia"/>
        </w:rPr>
        <w:t xml:space="preserve">We </w:t>
      </w:r>
      <w:r w:rsidR="00A84478">
        <w:rPr>
          <w:rFonts w:eastAsiaTheme="minorEastAsia"/>
        </w:rPr>
        <w:t>used</w:t>
      </w:r>
      <w:r w:rsidR="00AF5690">
        <w:rPr>
          <w:rFonts w:eastAsiaTheme="minorEastAsia"/>
        </w:rPr>
        <w:t xml:space="preserve"> </w:t>
      </w:r>
      <w:r w:rsidR="00241A8B">
        <w:rPr>
          <w:rFonts w:eastAsiaTheme="minorEastAsia"/>
        </w:rPr>
        <w:t xml:space="preserve">linear regression </w:t>
      </w:r>
      <w:r w:rsidR="00697FA6">
        <w:rPr>
          <w:rFonts w:eastAsiaTheme="minorEastAsia"/>
        </w:rPr>
        <w:t xml:space="preserve">to </w:t>
      </w:r>
      <w:r w:rsidR="00241A8B">
        <w:rPr>
          <w:rFonts w:eastAsiaTheme="minorEastAsia"/>
        </w:rPr>
        <w:t xml:space="preserve">evaluate community diversity relationships </w:t>
      </w:r>
      <w:r w:rsidR="00D76CE9">
        <w:rPr>
          <w:rFonts w:eastAsiaTheme="minorEastAsia"/>
        </w:rPr>
        <w:t xml:space="preserve">with </w:t>
      </w:r>
      <w:r w:rsidR="00D85031">
        <w:rPr>
          <w:rFonts w:eastAsiaTheme="minorEastAsia"/>
        </w:rPr>
        <w:t>the precipitation</w:t>
      </w:r>
      <w:r w:rsidR="00241A8B">
        <w:rPr>
          <w:rFonts w:eastAsiaTheme="minorEastAsia"/>
        </w:rPr>
        <w:t xml:space="preserve"> gradient and each environmental predictor (Figures: 4 &amp; 5, Tables: 4 &amp; 7)</w:t>
      </w:r>
      <w:r w:rsidR="00697FA6">
        <w:rPr>
          <w:rFonts w:eastAsiaTheme="minorEastAsia"/>
        </w:rPr>
        <w:t xml:space="preserve">. </w:t>
      </w:r>
      <w:r w:rsidR="00A84478">
        <w:rPr>
          <w:rFonts w:eastAsiaTheme="minorEastAsia"/>
        </w:rPr>
        <w:t>To create a predictive model of community</w:t>
      </w:r>
      <w:r w:rsidR="00D76CE9">
        <w:rPr>
          <w:rFonts w:eastAsiaTheme="minorEastAsia"/>
        </w:rPr>
        <w:t xml:space="preserve"> diversity</w:t>
      </w:r>
      <w:r w:rsidR="00A84478">
        <w:rPr>
          <w:rFonts w:eastAsiaTheme="minorEastAsia"/>
        </w:rPr>
        <w:t xml:space="preserve">, we </w:t>
      </w:r>
      <w:r w:rsidR="002E5215">
        <w:rPr>
          <w:rFonts w:eastAsiaTheme="minorEastAsia"/>
        </w:rPr>
        <w:t xml:space="preserve">used multiple regression with an additive global model utilizing all seven environmental predictors </w:t>
      </w:r>
      <w:proofErr w:type="gramStart"/>
      <w:r w:rsidR="00AF5690">
        <w:rPr>
          <w:rFonts w:eastAsiaTheme="minorEastAsia"/>
        </w:rPr>
        <w:t xml:space="preserve">and </w:t>
      </w:r>
      <w:r w:rsidR="00A84478">
        <w:rPr>
          <w:rFonts w:eastAsiaTheme="minorEastAsia"/>
        </w:rPr>
        <w:t xml:space="preserve"> ranked</w:t>
      </w:r>
      <w:proofErr w:type="gramEnd"/>
      <w:r w:rsidR="00A84478">
        <w:rPr>
          <w:rFonts w:eastAsiaTheme="minorEastAsia"/>
        </w:rPr>
        <w:t xml:space="preserve"> them using </w:t>
      </w:r>
      <w:proofErr w:type="spellStart"/>
      <w:r w:rsidR="00A84478">
        <w:rPr>
          <w:rFonts w:eastAsiaTheme="minorEastAsia"/>
        </w:rPr>
        <w:t>Aikake’s</w:t>
      </w:r>
      <w:proofErr w:type="spellEnd"/>
      <w:r w:rsidR="00A84478">
        <w:rPr>
          <w:rFonts w:eastAsiaTheme="minorEastAsia"/>
        </w:rPr>
        <w:t xml:space="preserve"> information criterion corrected for small sample sizes (</w:t>
      </w:r>
      <w:proofErr w:type="spellStart"/>
      <w:r w:rsidR="00A84478">
        <w:rPr>
          <w:rFonts w:eastAsiaTheme="minorEastAsia"/>
        </w:rPr>
        <w:t>AIC</w:t>
      </w:r>
      <w:r w:rsidR="00A84478">
        <w:rPr>
          <w:rFonts w:eastAsiaTheme="minorEastAsia"/>
          <w:vertAlign w:val="subscript"/>
        </w:rPr>
        <w:t>c</w:t>
      </w:r>
      <w:proofErr w:type="spellEnd"/>
      <w:r w:rsidR="00A84478">
        <w:rPr>
          <w:rFonts w:eastAsiaTheme="minorEastAsia"/>
        </w:rPr>
        <w:t>).</w:t>
      </w:r>
      <w:r w:rsidR="00AF5690">
        <w:rPr>
          <w:rFonts w:eastAsiaTheme="minorEastAsia"/>
        </w:rPr>
        <w:t xml:space="preserve"> All the results were compared to the best overall model by calculating the difference in </w:t>
      </w:r>
      <w:proofErr w:type="spellStart"/>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values (</w:t>
      </w:r>
      <w:proofErr w:type="spellStart"/>
      <w:r w:rsidR="00AF5690" w:rsidRPr="009F6AB4">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Models with </w:t>
      </w:r>
      <w:proofErr w:type="spellStart"/>
      <w:r w:rsidR="00AF5690" w:rsidRPr="00342463">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lt; 10 are reported (Tables: 6 &amp; 8) and models with </w:t>
      </w:r>
      <w:proofErr w:type="spellStart"/>
      <w:r w:rsidR="00AF5690" w:rsidRPr="00342463">
        <w:rPr>
          <w:shd w:val="clear" w:color="auto" w:fill="FFFFFF"/>
        </w:rPr>
        <w:t>Δ</w:t>
      </w:r>
      <w:r w:rsidR="00AF5690">
        <w:rPr>
          <w:rFonts w:eastAsiaTheme="minorEastAsia"/>
        </w:rPr>
        <w:t>AIC</w:t>
      </w:r>
      <w:r w:rsidR="00AF5690">
        <w:rPr>
          <w:rFonts w:eastAsiaTheme="minorEastAsia"/>
          <w:vertAlign w:val="subscript"/>
        </w:rPr>
        <w:t>c</w:t>
      </w:r>
      <w:proofErr w:type="spellEnd"/>
      <w:r w:rsidR="00AF5690">
        <w:rPr>
          <w:rFonts w:eastAsiaTheme="minorEastAsia"/>
        </w:rPr>
        <w:t xml:space="preserve"> &lt; 2 were considered to have substantial support </w:t>
      </w:r>
      <w:r w:rsidR="00AF5690">
        <w:rPr>
          <w:rFonts w:eastAsiaTheme="minorEastAsia"/>
        </w:rPr>
        <w:fldChar w:fldCharType="begin"/>
      </w:r>
      <w:r w:rsidR="00AF5690">
        <w:rPr>
          <w:rFonts w:eastAsiaTheme="minorEastAsia"/>
        </w:rPr>
        <w:instrText xml:space="preserve"> ADDIN ZOTERO_ITEM CSL_CITATION {"citationID":"HxMKgeSD","properties":{"formattedCitation":"(Burnham and Anderson 2002)","plainCitation":"(Burnham and Anderson 2002)","noteIndex":0},"citationItems":[{"id":281,"uris":["http://zotero.org/users/local/tyq98Km3/items/EJ2VUKA3"],"uri":["http://zotero.org/users/local/tyq98Km3/items/EJ2VUKA3"],"itemData":{"id":281,"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1",1,22]]},"issued":{"date-parts":[["2002"]]}}}],"schema":"https://github.com/citation-style-language/schema/raw/master/csl-citation.json"} </w:instrText>
      </w:r>
      <w:r w:rsidR="00AF5690">
        <w:rPr>
          <w:rFonts w:eastAsiaTheme="minorEastAsia"/>
        </w:rPr>
        <w:fldChar w:fldCharType="separate"/>
      </w:r>
      <w:r w:rsidR="00AF5690" w:rsidRPr="00A84478">
        <w:t>(Burnham and Anderson 2002)</w:t>
      </w:r>
      <w:r w:rsidR="00AF5690">
        <w:rPr>
          <w:rFonts w:eastAsiaTheme="minorEastAsia"/>
        </w:rPr>
        <w:fldChar w:fldCharType="end"/>
      </w:r>
      <w:r w:rsidR="00AF5690">
        <w:rPr>
          <w:rFonts w:eastAsiaTheme="minorEastAsia"/>
        </w:rPr>
        <w:t>.</w:t>
      </w:r>
    </w:p>
    <w:p w14:paraId="48489358" w14:textId="26122BC3" w:rsidR="009D21F2" w:rsidRPr="00B478D9" w:rsidRDefault="00D538C9" w:rsidP="00956D08">
      <w:pPr>
        <w:spacing w:line="240" w:lineRule="auto"/>
        <w:ind w:firstLine="720"/>
        <w:contextualSpacing/>
        <w:rPr>
          <w:rFonts w:eastAsiaTheme="minorEastAsia"/>
        </w:rPr>
      </w:pPr>
      <w:r>
        <w:rPr>
          <w:rFonts w:eastAsiaTheme="minorEastAsia"/>
        </w:rPr>
        <w:t>To discern compositional shifts across the environmental gradient, w</w:t>
      </w:r>
      <w:r w:rsidR="00D86797">
        <w:rPr>
          <w:rFonts w:eastAsiaTheme="minorEastAsia"/>
        </w:rPr>
        <w:t xml:space="preserve">e </w:t>
      </w:r>
      <w:r w:rsidR="009D21F2">
        <w:rPr>
          <w:rFonts w:eastAsiaTheme="minorEastAsia"/>
        </w:rPr>
        <w:t>used</w:t>
      </w:r>
      <w:r w:rsidR="00D86797">
        <w:rPr>
          <w:rFonts w:eastAsiaTheme="minorEastAsia"/>
        </w:rPr>
        <w:t xml:space="preserve"> Redundancy Analysis (RDA)</w:t>
      </w:r>
      <w:r>
        <w:rPr>
          <w:rFonts w:eastAsiaTheme="minorEastAsia"/>
        </w:rPr>
        <w:t>,</w:t>
      </w:r>
      <w:r w:rsidR="00D86797">
        <w:rPr>
          <w:rFonts w:eastAsiaTheme="minorEastAsia"/>
        </w:rPr>
        <w:t xml:space="preserve"> constrained by precipitation</w:t>
      </w:r>
      <w:r>
        <w:rPr>
          <w:rFonts w:eastAsiaTheme="minorEastAsia"/>
        </w:rPr>
        <w:t>,</w:t>
      </w:r>
      <w:r w:rsidR="00D86797">
        <w:rPr>
          <w:rFonts w:eastAsiaTheme="minorEastAsia"/>
        </w:rPr>
        <w:t xml:space="preserve"> on Hellinger-transformed community data </w:t>
      </w:r>
      <w:r w:rsidR="00D86797">
        <w:rPr>
          <w:rFonts w:eastAsiaTheme="minorEastAsia"/>
        </w:rPr>
        <w:fldChar w:fldCharType="begin"/>
      </w:r>
      <w:r w:rsidR="00D86797">
        <w:rPr>
          <w:rFonts w:eastAsiaTheme="minorEastAsia"/>
        </w:rPr>
        <w:instrText xml:space="preserve"> ADDIN ZOTERO_ITEM CSL_CITATION {"citationID":"e7WqOhL7","properties":{"formattedCitation":"(Pierre Legendre and Gallagher 2001; P. Legendre and Legendre 2012)","plainCitation":"(Pierre Legendre and Gallagher 2001; P. Legendre and Legendre 2012)","noteIndex":0},"citationItems":[{"id":284,"uris":["http://zotero.org/users/local/tyq98Km3/items/B9LW5QUD"],"uri":["http://zotero.org/users/local/tyq98Km3/items/B9LW5QUD"],"itemData":{"id":284,"type":"article-journal","abstract":"This paper examines how to obtain species biplots in unconstrained or constrained ordination without resorting to the Euclidean distance [used in principal-component analysis (PCA) and redundancy analysis (RDA)] or the chi-square distance [preserved in correspondence analysis (CA) and canonical correspondence analysis (CCA)] which are not always appropriate for the analysis of community composition data. To achieve this goal, transformations are proposed for species data tables. They allow ecologists to use ordination methods such as PCA and RDA, which are Euclidean-based, for the analysis of community data, while circumventing the problems associated with the Euclidean distance, and avoiding CA and CCA which present problems of their own in some cases. This allows the use of the original (transformed) species data in RDA carried out to test for relationships with explanatory variables (i.e. environmental variables, or factors of a multifactorial analysis-of-variance model); ecologists can then draw biplots displaying the relationships of the species to the explanatory variables. Another application allows the use of species data in other methods of multivariate data analysis which optimize a least-squares loss function; an example is K-means partitioning.","container-title":"Oecologia","DOI":"10.1007/s004420100716","ISSN":"1432-1939","issue":"2","journalAbbreviation":"Oecologia","language":"en","page":"271-280","source":"Springer Link","title":"Ecologically meaningful transformations for ordination of species data","volume":"129","author":[{"family":"Legendre","given":"Pierre"},{"family":"Gallagher","given":"Eugene D."}],"issued":{"date-parts":[["2001",10,1]]}}},{"id":294,"uris":["http://zotero.org/users/local/tyq98Km3/items/7HKZXJ5N"],"uri":["http://zotero.org/users/local/tyq98Km3/items/7HKZXJ5N"],"itemData":{"id":29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rd edition","language":"English","number-of-pages":"1623","publisher":"Elsevier","source":"Amazon","title":"Numerical Ecology","author":[{"family":"Legendre","given":"P."},{"family":"Legendre","given":"Louis"}],"issued":{"date-parts":[["2012",7,21]]}}}],"schema":"https://github.com/citation-style-language/schema/raw/master/csl-citation.json"} </w:instrText>
      </w:r>
      <w:r w:rsidR="00D86797">
        <w:rPr>
          <w:rFonts w:eastAsiaTheme="minorEastAsia"/>
        </w:rPr>
        <w:fldChar w:fldCharType="separate"/>
      </w:r>
      <w:r w:rsidR="00D86797" w:rsidRPr="00D86797">
        <w:t>(Pierre Legendre and Gallagher 2001; P. Legendre and Legendre 2012)</w:t>
      </w:r>
      <w:r w:rsidR="00D86797">
        <w:rPr>
          <w:rFonts w:eastAsiaTheme="minorEastAsia"/>
        </w:rPr>
        <w:fldChar w:fldCharType="end"/>
      </w:r>
      <w:r w:rsidR="00D86797">
        <w:rPr>
          <w:rFonts w:eastAsiaTheme="minorEastAsia"/>
        </w:rPr>
        <w:t xml:space="preserve">. </w:t>
      </w:r>
      <w:r w:rsidR="00273803">
        <w:rPr>
          <w:rFonts w:eastAsiaTheme="minorEastAsia"/>
        </w:rPr>
        <w:t xml:space="preserve"> </w:t>
      </w:r>
      <w:r w:rsidR="00B478D9" w:rsidRPr="001A3D2B">
        <w:rPr>
          <w:rFonts w:eastAsiaTheme="minorEastAsia"/>
        </w:rPr>
        <w:t xml:space="preserve">we fit </w:t>
      </w:r>
      <w:r w:rsidR="00B478D9">
        <w:rPr>
          <w:rFonts w:eastAsiaTheme="minorEastAsia"/>
        </w:rPr>
        <w:t xml:space="preserve">species and </w:t>
      </w:r>
      <w:r w:rsidR="00B478D9" w:rsidRPr="001A3D2B">
        <w:rPr>
          <w:rFonts w:eastAsiaTheme="minorEastAsia"/>
        </w:rPr>
        <w:t xml:space="preserve">environmental variables to each ordination </w:t>
      </w:r>
      <w:r w:rsidR="00B478D9">
        <w:rPr>
          <w:rFonts w:eastAsiaTheme="minorEastAsia"/>
        </w:rPr>
        <w:t>using the ‘</w:t>
      </w:r>
      <w:proofErr w:type="spellStart"/>
      <w:r w:rsidR="00B478D9">
        <w:rPr>
          <w:rFonts w:eastAsiaTheme="minorEastAsia"/>
        </w:rPr>
        <w:t>envfit</w:t>
      </w:r>
      <w:proofErr w:type="spellEnd"/>
      <w:r w:rsidR="00B478D9">
        <w:rPr>
          <w:rFonts w:eastAsiaTheme="minorEastAsia"/>
        </w:rPr>
        <w:t>’ function within the VEGAN R package</w:t>
      </w:r>
      <w:r w:rsidR="00B478D9" w:rsidRPr="00B478D9">
        <w:rPr>
          <w:rFonts w:eastAsiaTheme="minorEastAsia"/>
          <w:noProof/>
        </w:rPr>
        <w:t xml:space="preserve"> </w:t>
      </w:r>
      <w:r w:rsidR="00B478D9">
        <w:rPr>
          <w:rFonts w:eastAsiaTheme="minorEastAsia"/>
          <w:noProof/>
        </w:rPr>
        <w:t>Oksanen, Blanchet et al. 2019)</w:t>
      </w:r>
      <w:r w:rsidR="00B478D9">
        <w:rPr>
          <w:rFonts w:eastAsiaTheme="minorEastAsia"/>
        </w:rPr>
        <w:t>. This function fits environmental vectors onto the ordination by calculating the maximum correlation with the projection of points (sites in this case)</w:t>
      </w:r>
      <w:r w:rsidR="00B478D9" w:rsidRPr="001A3D2B">
        <w:rPr>
          <w:rFonts w:eastAsiaTheme="minorEastAsia"/>
        </w:rPr>
        <w:t>.</w:t>
      </w:r>
      <w:r w:rsidR="00B478D9">
        <w:rPr>
          <w:rFonts w:eastAsiaTheme="minorEastAsia"/>
        </w:rPr>
        <w:t xml:space="preserve"> </w:t>
      </w:r>
      <w:r w:rsidR="00B478D9">
        <w:rPr>
          <w:rFonts w:eastAsiaTheme="minorEastAsia"/>
          <w:vertAlign w:val="superscript"/>
        </w:rPr>
        <w:t xml:space="preserve"> </w:t>
      </w:r>
      <w:r w:rsidR="00B478D9">
        <w:rPr>
          <w:rFonts w:eastAsiaTheme="minorEastAsia"/>
        </w:rPr>
        <w:t xml:space="preserve">The direction of each arrow is determined by the average directional cosines and the distance to the origin </w:t>
      </w:r>
      <w:r w:rsidR="00126E30">
        <w:rPr>
          <w:rFonts w:eastAsiaTheme="minorEastAsia"/>
        </w:rPr>
        <w:t xml:space="preserve">is </w:t>
      </w:r>
      <w:r w:rsidR="00B478D9">
        <w:rPr>
          <w:rFonts w:eastAsiaTheme="minorEastAsia"/>
        </w:rPr>
        <w:t xml:space="preserve">scaled by </w:t>
      </w:r>
      <w:r w:rsidR="00126E30">
        <w:rPr>
          <w:rFonts w:eastAsiaTheme="minorEastAsia"/>
        </w:rPr>
        <w:t>each variable’s</w:t>
      </w:r>
      <w:r w:rsidR="00B478D9">
        <w:rPr>
          <w:rFonts w:eastAsiaTheme="minorEastAsia"/>
        </w:rPr>
        <w:t xml:space="preserve"> correlation</w:t>
      </w:r>
      <w:r w:rsidR="00126E30">
        <w:rPr>
          <w:rFonts w:eastAsiaTheme="minorEastAsia"/>
        </w:rPr>
        <w:t xml:space="preserve"> </w:t>
      </w:r>
      <w:r w:rsidR="00683D36">
        <w:rPr>
          <w:rFonts w:eastAsiaTheme="minorEastAsia"/>
        </w:rPr>
        <w:t>coefficient,</w:t>
      </w:r>
      <w:r w:rsidR="00B478D9">
        <w:rPr>
          <w:rFonts w:eastAsiaTheme="minorEastAsia"/>
        </w:rPr>
        <w:t xml:space="preserve"> so that “weak”</w:t>
      </w:r>
      <w:r w:rsidR="00126E30">
        <w:rPr>
          <w:rFonts w:eastAsiaTheme="minorEastAsia"/>
        </w:rPr>
        <w:t xml:space="preserve"> </w:t>
      </w:r>
      <w:r w:rsidR="00B478D9">
        <w:rPr>
          <w:rFonts w:eastAsiaTheme="minorEastAsia"/>
        </w:rPr>
        <w:t xml:space="preserve">predictors have </w:t>
      </w:r>
      <w:r w:rsidR="00126E30">
        <w:rPr>
          <w:rFonts w:eastAsiaTheme="minorEastAsia"/>
        </w:rPr>
        <w:t>shorter</w:t>
      </w:r>
      <w:r w:rsidR="00B478D9">
        <w:rPr>
          <w:rFonts w:eastAsiaTheme="minorEastAsia"/>
        </w:rPr>
        <w:t xml:space="preserve"> arrows than “strong” predictors (Tables: 5 &amp; 9). We limited species vectors to those with </w:t>
      </w:r>
      <w:r w:rsidR="00B478D9">
        <w:rPr>
          <w:rFonts w:eastAsiaTheme="minorEastAsia"/>
          <w:i/>
          <w:iCs/>
        </w:rPr>
        <w:t>p</w:t>
      </w:r>
      <w:r w:rsidR="00B478D9">
        <w:rPr>
          <w:rFonts w:eastAsiaTheme="minorEastAsia"/>
        </w:rPr>
        <w:t>-values &lt; 0.05 and plotted environmental vectors separately to improve figure clarity and interpretations.</w:t>
      </w:r>
    </w:p>
    <w:p w14:paraId="3D5D8A4F" w14:textId="041979BF" w:rsidR="009F6AB4" w:rsidRPr="009F6AB4" w:rsidRDefault="009F6AB4" w:rsidP="00956D08">
      <w:pPr>
        <w:spacing w:line="240" w:lineRule="auto"/>
        <w:contextualSpacing/>
        <w:rPr>
          <w:b/>
          <w:bCs/>
          <w:sz w:val="28"/>
        </w:rPr>
      </w:pPr>
    </w:p>
    <w:p w14:paraId="13819BC2" w14:textId="77777777" w:rsidR="009F6AB4" w:rsidRPr="009A7FCE" w:rsidRDefault="009F6AB4" w:rsidP="009F6AB4">
      <w:pPr>
        <w:spacing w:line="240" w:lineRule="auto"/>
        <w:contextualSpacing/>
        <w:rPr>
          <w:b/>
          <w:bCs/>
          <w:sz w:val="28"/>
        </w:rPr>
      </w:pPr>
      <w:r w:rsidRPr="009A7FCE">
        <w:rPr>
          <w:b/>
          <w:bCs/>
          <w:sz w:val="28"/>
        </w:rPr>
        <w:t>Results</w:t>
      </w:r>
    </w:p>
    <w:p w14:paraId="6E411972" w14:textId="77777777" w:rsidR="009F6AB4" w:rsidRDefault="009F6AB4" w:rsidP="009F6AB4">
      <w:pPr>
        <w:spacing w:line="240" w:lineRule="auto"/>
        <w:contextualSpacing/>
      </w:pPr>
      <w:r w:rsidRPr="00216EFF">
        <w:rPr>
          <w:i/>
          <w:iCs/>
        </w:rPr>
        <w:t xml:space="preserve">Site </w:t>
      </w:r>
      <w:r>
        <w:rPr>
          <w:i/>
          <w:iCs/>
        </w:rPr>
        <w:t xml:space="preserve">Overview: </w:t>
      </w:r>
    </w:p>
    <w:p w14:paraId="223A67CE" w14:textId="20CE61BD" w:rsidR="006E2B73" w:rsidRPr="00FD6FC3" w:rsidRDefault="009F6AB4" w:rsidP="009F6AB4">
      <w:pPr>
        <w:spacing w:line="240" w:lineRule="auto"/>
        <w:contextualSpacing/>
      </w:pPr>
      <w:r>
        <w:t xml:space="preserve">The Principal Component Analysis of 10 sites spanning the precipitation gradient along the Texas Coastal prairie displays </w:t>
      </w:r>
      <w:r w:rsidR="006E2B73">
        <w:t>p</w:t>
      </w:r>
      <w:r>
        <w:t xml:space="preserve">atterns of </w:t>
      </w:r>
      <w:r w:rsidR="006E2B73">
        <w:t xml:space="preserve">variation among </w:t>
      </w:r>
      <w:r>
        <w:t>environmental predictors along the gradient (Figure 2). The first two principal component axes, PC1 and PC2, contain 43.2% and 19.9% of the variation within the environmental predictors among the sites</w:t>
      </w:r>
      <w:r w:rsidR="006E2B73">
        <w:t xml:space="preserve"> (Table </w:t>
      </w:r>
      <w:r w:rsidR="00FD6FC3">
        <w:t>2</w:t>
      </w:r>
      <w:r w:rsidR="006E2B73">
        <w:t>)</w:t>
      </w:r>
      <w:r>
        <w:t xml:space="preserve">. </w:t>
      </w:r>
      <w:r w:rsidR="006E2B73">
        <w:t>It is visually apparent that the sample sites</w:t>
      </w:r>
      <w:r>
        <w:t xml:space="preserve">, colored by </w:t>
      </w:r>
      <w:r w:rsidR="006E2B73">
        <w:t>precipitation</w:t>
      </w:r>
      <w:r>
        <w:t xml:space="preserve">, stratify </w:t>
      </w:r>
      <w:r w:rsidR="006E2B73">
        <w:t xml:space="preserve">concordantly with annual rainfall </w:t>
      </w:r>
      <w:r>
        <w:t>along Principal Component Axis 1 (PC1).</w:t>
      </w:r>
      <w:r w:rsidR="006E2B73">
        <w:t xml:space="preserve"> Predictor variable vectors with similar directionality (parallel axes) </w:t>
      </w:r>
      <w:r w:rsidR="00FD6FC3">
        <w:t xml:space="preserve">can be inferred to </w:t>
      </w:r>
      <w:r w:rsidR="006E2B73">
        <w:t xml:space="preserve">covary. </w:t>
      </w:r>
      <w:r w:rsidR="00FD6FC3">
        <w:t xml:space="preserve">The PCA indicates that </w:t>
      </w:r>
      <w:r w:rsidR="006E2B73">
        <w:t>conductivity negatively covaries with precipitation and low-flow pulse % negatively covaries with flash index.</w:t>
      </w:r>
      <w:r w:rsidR="00FD6FC3">
        <w:t xml:space="preserve"> A pairs r</w:t>
      </w:r>
      <w:r w:rsidR="006E2B73">
        <w:t xml:space="preserve">egression analysis of the seven environmental variables </w:t>
      </w:r>
      <w:r w:rsidR="00FD6FC3">
        <w:t>reveals</w:t>
      </w:r>
      <w:r w:rsidR="006E2B73">
        <w:t xml:space="preserve"> </w:t>
      </w:r>
      <w:r w:rsidR="00657BF6">
        <w:t>two</w:t>
      </w:r>
      <w:r w:rsidR="006E2B73">
        <w:t xml:space="preserve"> significant </w:t>
      </w:r>
      <w:r w:rsidR="006E2B73">
        <w:lastRenderedPageBreak/>
        <w:t>(</w:t>
      </w:r>
      <w:r w:rsidR="006E2B73">
        <w:rPr>
          <w:i/>
          <w:iCs/>
        </w:rPr>
        <w:t>p</w:t>
      </w:r>
      <w:r w:rsidR="006E2B73">
        <w:t xml:space="preserve">-value &lt; 0.05) </w:t>
      </w:r>
      <w:r w:rsidR="00FD6FC3">
        <w:t xml:space="preserve">linear </w:t>
      </w:r>
      <w:r w:rsidR="006E2B73">
        <w:t>relationships</w:t>
      </w:r>
      <w:r w:rsidR="00FD6FC3">
        <w:t xml:space="preserve"> (Table 3). Conductivity negatively correlates with precipitation. NH</w:t>
      </w:r>
      <w:r w:rsidR="00FD6FC3">
        <w:rPr>
          <w:vertAlign w:val="subscript"/>
        </w:rPr>
        <w:t>4</w:t>
      </w:r>
      <w:r w:rsidR="00FD6FC3">
        <w:rPr>
          <w:vertAlign w:val="superscript"/>
        </w:rPr>
        <w:t>+</w:t>
      </w:r>
      <w:r w:rsidR="00FD6FC3">
        <w:t xml:space="preserve"> positively correlates with canopy coverage. </w:t>
      </w:r>
    </w:p>
    <w:p w14:paraId="084EDAB4" w14:textId="77777777" w:rsidR="00A870E1" w:rsidRPr="000976FE" w:rsidRDefault="00A870E1" w:rsidP="00956D08">
      <w:pPr>
        <w:spacing w:line="240" w:lineRule="auto"/>
        <w:contextualSpacing/>
      </w:pPr>
    </w:p>
    <w:p w14:paraId="4A49F665" w14:textId="14A9A38C" w:rsidR="000976FE" w:rsidRPr="00535662" w:rsidRDefault="000976FE" w:rsidP="00956D08">
      <w:pPr>
        <w:spacing w:line="240" w:lineRule="auto"/>
        <w:contextualSpacing/>
      </w:pPr>
      <w:r>
        <w:rPr>
          <w:i/>
          <w:iCs/>
        </w:rPr>
        <w:t xml:space="preserve">Fish </w:t>
      </w:r>
      <w:r w:rsidRPr="00171020">
        <w:rPr>
          <w:i/>
          <w:iCs/>
        </w:rPr>
        <w:t>Community</w:t>
      </w:r>
      <w:r>
        <w:t xml:space="preserve">: </w:t>
      </w:r>
      <w:r w:rsidR="0087414E">
        <w:t xml:space="preserve">Diversity and abundance metrics are listed in appendix-fish. </w:t>
      </w:r>
      <w:r w:rsidRPr="00BE3457">
        <w:t>In total,</w:t>
      </w:r>
      <w:r w:rsidRPr="00BE3457">
        <w:rPr>
          <w:i/>
          <w:iCs/>
        </w:rPr>
        <w:t xml:space="preserve"> </w:t>
      </w:r>
      <w:r w:rsidR="00FD6FC3">
        <w:t>eighteen</w:t>
      </w:r>
      <w:r w:rsidRPr="00BE3457">
        <w:t xml:space="preserve"> fish species </w:t>
      </w:r>
      <w:r>
        <w:t xml:space="preserve">were identified within the </w:t>
      </w:r>
      <w:r w:rsidR="00C43FA8">
        <w:t>surveyed sites</w:t>
      </w:r>
      <w:r>
        <w:t xml:space="preserve">. Proceeding from semi-arid to sub-humid sites, fish Shannon index increases from 0.64 - 1.81, richness increases from 2 - 7 species, and rarified richness increases from 2.09 - 5.48 species. </w:t>
      </w:r>
      <w:r w:rsidR="00535662">
        <w:t>Regression analysis indicates</w:t>
      </w:r>
      <w:r w:rsidR="00FE4C68">
        <w:t xml:space="preserve"> that</w:t>
      </w:r>
      <w:r w:rsidR="00535662">
        <w:t xml:space="preserve"> </w:t>
      </w:r>
      <w:r w:rsidR="00FE4C68">
        <w:t xml:space="preserve">fish </w:t>
      </w:r>
      <w:r w:rsidR="0087414E">
        <w:t xml:space="preserve">Shannon </w:t>
      </w:r>
      <w:r w:rsidR="00FE4C68">
        <w:t xml:space="preserve">diversity correlates positively with precipitation and </w:t>
      </w:r>
      <w:r w:rsidR="0087414E">
        <w:t xml:space="preserve">it </w:t>
      </w:r>
      <w:r w:rsidR="00FE4C68">
        <w:t xml:space="preserve">negatively correlates with </w:t>
      </w:r>
      <w:r w:rsidR="00535662">
        <w:t>canopy coverage, conductivity, and NH</w:t>
      </w:r>
      <w:r w:rsidR="00535662">
        <w:rPr>
          <w:vertAlign w:val="subscript"/>
        </w:rPr>
        <w:t>4</w:t>
      </w:r>
      <w:r w:rsidR="00535662">
        <w:rPr>
          <w:vertAlign w:val="superscript"/>
        </w:rPr>
        <w:t>+</w:t>
      </w:r>
      <w:r w:rsidR="00FE4C68">
        <w:t xml:space="preserve"> (Figure 3</w:t>
      </w:r>
      <w:r w:rsidR="00B54F1A">
        <w:t xml:space="preserve"> a-d &amp; Table 4</w:t>
      </w:r>
      <w:r w:rsidR="00FE4C68">
        <w:t xml:space="preserve">). </w:t>
      </w:r>
      <w:r w:rsidR="002D1AF3">
        <w:t>The most plausible</w:t>
      </w:r>
      <w:r w:rsidR="00FE4C68">
        <w:rPr>
          <w:rFonts w:eastAsiaTheme="minorEastAsia"/>
        </w:rPr>
        <w:t xml:space="preserve"> </w:t>
      </w:r>
      <w:r w:rsidR="002D1AF3">
        <w:rPr>
          <w:rFonts w:eastAsiaTheme="minorEastAsia"/>
        </w:rPr>
        <w:t xml:space="preserve">multivariate regression </w:t>
      </w:r>
      <w:r w:rsidR="00FE4C68">
        <w:rPr>
          <w:rFonts w:eastAsiaTheme="minorEastAsia"/>
        </w:rPr>
        <w:t>model</w:t>
      </w:r>
      <w:r w:rsidR="002D1AF3">
        <w:rPr>
          <w:rFonts w:eastAsiaTheme="minorEastAsia"/>
        </w:rPr>
        <w:t xml:space="preserve"> of fish Shannon diversity include</w:t>
      </w:r>
      <w:r w:rsidR="0087414E">
        <w:rPr>
          <w:rFonts w:eastAsiaTheme="minorEastAsia"/>
        </w:rPr>
        <w:t>s</w:t>
      </w:r>
      <w:r w:rsidR="002D1AF3">
        <w:rPr>
          <w:rFonts w:eastAsiaTheme="minorEastAsia"/>
        </w:rPr>
        <w:t xml:space="preserve"> </w:t>
      </w:r>
      <w:r w:rsidR="00FE4C68">
        <w:rPr>
          <w:rFonts w:eastAsiaTheme="minorEastAsia"/>
        </w:rPr>
        <w:t>precipitation and Low</w:t>
      </w:r>
      <w:r w:rsidR="002D1AF3">
        <w:rPr>
          <w:rFonts w:eastAsiaTheme="minorEastAsia"/>
        </w:rPr>
        <w:t>-</w:t>
      </w:r>
      <w:r w:rsidR="00FE4C68">
        <w:rPr>
          <w:rFonts w:eastAsiaTheme="minorEastAsia"/>
        </w:rPr>
        <w:t>Flow Pulse Percent</w:t>
      </w:r>
      <w:r w:rsidR="002D1AF3">
        <w:rPr>
          <w:rFonts w:eastAsiaTheme="minorEastAsia"/>
        </w:rPr>
        <w:t xml:space="preserve"> (LFPP) and </w:t>
      </w:r>
      <w:r w:rsidR="0087414E">
        <w:rPr>
          <w:rFonts w:eastAsiaTheme="minorEastAsia"/>
        </w:rPr>
        <w:t>is</w:t>
      </w:r>
      <w:r w:rsidR="002D1AF3">
        <w:rPr>
          <w:rFonts w:eastAsiaTheme="minorEastAsia"/>
        </w:rPr>
        <w:t xml:space="preserve"> 2.5 times more likely than the next-best model (Table </w:t>
      </w:r>
      <w:r w:rsidR="0087414E">
        <w:rPr>
          <w:rFonts w:eastAsiaTheme="minorEastAsia"/>
        </w:rPr>
        <w:t>5</w:t>
      </w:r>
      <w:r w:rsidR="002D1AF3">
        <w:rPr>
          <w:rFonts w:eastAsiaTheme="minorEastAsia"/>
        </w:rPr>
        <w:t>)</w:t>
      </w:r>
      <w:r w:rsidR="00FE4C68">
        <w:rPr>
          <w:rFonts w:eastAsiaTheme="minorEastAsia"/>
        </w:rPr>
        <w:t xml:space="preserve">. </w:t>
      </w:r>
      <w:r w:rsidR="002D1AF3">
        <w:rPr>
          <w:rFonts w:eastAsiaTheme="minorEastAsia"/>
        </w:rPr>
        <w:t>The</w:t>
      </w:r>
      <w:r w:rsidR="00FE4C68">
        <w:rPr>
          <w:rFonts w:eastAsiaTheme="minorEastAsia"/>
        </w:rPr>
        <w:t xml:space="preserve"> second-best model</w:t>
      </w:r>
      <w:r w:rsidR="002D1AF3">
        <w:rPr>
          <w:rFonts w:eastAsiaTheme="minorEastAsia"/>
        </w:rPr>
        <w:t xml:space="preserve"> contains a single predictor,</w:t>
      </w:r>
      <w:r w:rsidR="00FE4C68">
        <w:rPr>
          <w:rFonts w:eastAsiaTheme="minorEastAsia"/>
        </w:rPr>
        <w:t xml:space="preserve"> precipitation</w:t>
      </w:r>
      <w:r w:rsidR="002D1AF3">
        <w:rPr>
          <w:rFonts w:eastAsiaTheme="minorEastAsia"/>
        </w:rPr>
        <w:t xml:space="preserve">. </w:t>
      </w:r>
      <w:r w:rsidR="0087414E">
        <w:rPr>
          <w:rFonts w:eastAsiaTheme="minorEastAsia"/>
        </w:rPr>
        <w:t xml:space="preserve">Across models, </w:t>
      </w:r>
      <w:r w:rsidR="002D1AF3">
        <w:rPr>
          <w:rFonts w:eastAsiaTheme="minorEastAsia"/>
        </w:rPr>
        <w:t xml:space="preserve">Precipitation positively relates to Shannon diversity </w:t>
      </w:r>
      <w:r w:rsidR="0087414E">
        <w:rPr>
          <w:rFonts w:eastAsiaTheme="minorEastAsia"/>
        </w:rPr>
        <w:t>while</w:t>
      </w:r>
      <w:r w:rsidR="002D1AF3">
        <w:rPr>
          <w:rFonts w:eastAsiaTheme="minorEastAsia"/>
        </w:rPr>
        <w:t xml:space="preserve"> LFPP</w:t>
      </w:r>
      <w:r w:rsidR="00D85031">
        <w:rPr>
          <w:rFonts w:eastAsiaTheme="minorEastAsia"/>
        </w:rPr>
        <w:t xml:space="preserve"> </w:t>
      </w:r>
      <w:r w:rsidR="0087414E">
        <w:rPr>
          <w:rFonts w:eastAsiaTheme="minorEastAsia"/>
        </w:rPr>
        <w:t xml:space="preserve">is </w:t>
      </w:r>
      <w:r w:rsidR="00D85031">
        <w:rPr>
          <w:rFonts w:eastAsiaTheme="minorEastAsia"/>
        </w:rPr>
        <w:t xml:space="preserve">negatively </w:t>
      </w:r>
      <w:r w:rsidR="0087414E">
        <w:rPr>
          <w:rFonts w:eastAsiaTheme="minorEastAsia"/>
        </w:rPr>
        <w:t>related</w:t>
      </w:r>
      <w:r w:rsidR="00D85031">
        <w:rPr>
          <w:rFonts w:eastAsiaTheme="minorEastAsia"/>
        </w:rPr>
        <w:t>.</w:t>
      </w:r>
    </w:p>
    <w:p w14:paraId="16974BBC" w14:textId="5887F67F" w:rsidR="000976FE" w:rsidRPr="00D1243A" w:rsidRDefault="000976FE" w:rsidP="00810031">
      <w:pPr>
        <w:spacing w:line="240" w:lineRule="auto"/>
        <w:ind w:firstLine="720"/>
        <w:contextualSpacing/>
      </w:pPr>
      <w:r>
        <w:t xml:space="preserve"> </w:t>
      </w:r>
      <w:r w:rsidR="003D0624">
        <w:t xml:space="preserve">The Redundancy Analysis </w:t>
      </w:r>
      <w:r w:rsidR="00EC382A">
        <w:t xml:space="preserve">(RDA) </w:t>
      </w:r>
      <w:r w:rsidR="003D0624">
        <w:t>of fish communities constrained to precipitation captures 23.6% of the overall variation in the horizontal axis (RDA1) and 25.4% in the vertical axis (PC1)</w:t>
      </w:r>
      <w:r w:rsidR="00EC382A">
        <w:t xml:space="preserve"> (Figure </w:t>
      </w:r>
      <w:r w:rsidR="00B54F1A">
        <w:t>4 e-f</w:t>
      </w:r>
      <w:r w:rsidR="00EC382A">
        <w:t>)</w:t>
      </w:r>
      <w:r w:rsidR="003D0624">
        <w:t xml:space="preserve">.  </w:t>
      </w:r>
      <w:r w:rsidR="00EC382A">
        <w:t xml:space="preserve">Sites are stratified in ordination space horizontally according to annual rainfall; </w:t>
      </w:r>
      <w:r w:rsidR="008E3936">
        <w:t>the fitted precipitation vector has a significant correlation within the ordination and is close</w:t>
      </w:r>
      <w:r w:rsidR="00870393">
        <w:t xml:space="preserve">ly aligned with </w:t>
      </w:r>
      <w:r w:rsidR="008E3936">
        <w:t xml:space="preserve">RDA1 (Table </w:t>
      </w:r>
      <w:r w:rsidR="0087414E">
        <w:t>6</w:t>
      </w:r>
      <w:r w:rsidR="008E3936">
        <w:t>).</w:t>
      </w:r>
      <w:r w:rsidR="00EC382A">
        <w:t xml:space="preserve"> </w:t>
      </w:r>
      <w:r w:rsidR="00870393">
        <w:t>Five statistically significant, fitted</w:t>
      </w:r>
      <w:r w:rsidR="007310D5">
        <w:t xml:space="preserve"> species vectors</w:t>
      </w:r>
      <w:r w:rsidR="003D0624">
        <w:t xml:space="preserve"> </w:t>
      </w:r>
      <w:r w:rsidR="007310D5">
        <w:t xml:space="preserve">indicate </w:t>
      </w:r>
      <w:r w:rsidR="003D0624">
        <w:t xml:space="preserve">that species compositions shift from </w:t>
      </w:r>
      <w:r w:rsidR="007310D5">
        <w:t>small, elongate live-bearer taxa (</w:t>
      </w:r>
      <w:proofErr w:type="spellStart"/>
      <w:r w:rsidR="007310D5" w:rsidRPr="007310D5">
        <w:rPr>
          <w:i/>
          <w:iCs/>
        </w:rPr>
        <w:t>P</w:t>
      </w:r>
      <w:r w:rsidR="00C34749">
        <w:rPr>
          <w:i/>
          <w:iCs/>
        </w:rPr>
        <w:t>oecilia</w:t>
      </w:r>
      <w:proofErr w:type="spellEnd"/>
      <w:r w:rsidR="007310D5" w:rsidRPr="007310D5">
        <w:rPr>
          <w:i/>
          <w:iCs/>
        </w:rPr>
        <w:t xml:space="preserve"> </w:t>
      </w:r>
      <w:proofErr w:type="spellStart"/>
      <w:r w:rsidR="007310D5" w:rsidRPr="007310D5">
        <w:rPr>
          <w:i/>
          <w:iCs/>
        </w:rPr>
        <w:t>latipinna</w:t>
      </w:r>
      <w:proofErr w:type="spellEnd"/>
      <w:r w:rsidR="007310D5">
        <w:t xml:space="preserve">, and </w:t>
      </w:r>
      <w:r w:rsidR="007310D5" w:rsidRPr="007310D5">
        <w:rPr>
          <w:i/>
          <w:iCs/>
        </w:rPr>
        <w:t>G</w:t>
      </w:r>
      <w:r w:rsidR="00C34749">
        <w:rPr>
          <w:i/>
          <w:iCs/>
        </w:rPr>
        <w:t xml:space="preserve">ambusia </w:t>
      </w:r>
      <w:proofErr w:type="spellStart"/>
      <w:r w:rsidR="007310D5" w:rsidRPr="007310D5">
        <w:rPr>
          <w:i/>
          <w:iCs/>
        </w:rPr>
        <w:t>affinis</w:t>
      </w:r>
      <w:proofErr w:type="spellEnd"/>
      <w:r w:rsidR="007310D5">
        <w:t xml:space="preserve">) </w:t>
      </w:r>
      <w:r w:rsidR="003D0624">
        <w:t xml:space="preserve">in the most arid sites </w:t>
      </w:r>
      <w:r w:rsidR="007310D5">
        <w:t xml:space="preserve">to deep-bodied, nesting </w:t>
      </w:r>
      <w:proofErr w:type="spellStart"/>
      <w:r w:rsidR="007310D5">
        <w:t>centrachids</w:t>
      </w:r>
      <w:proofErr w:type="spellEnd"/>
      <w:r w:rsidR="007310D5">
        <w:t xml:space="preserve"> (</w:t>
      </w:r>
      <w:r w:rsidR="007310D5">
        <w:rPr>
          <w:i/>
          <w:iCs/>
        </w:rPr>
        <w:t>L</w:t>
      </w:r>
      <w:r w:rsidR="00C34749">
        <w:rPr>
          <w:i/>
          <w:iCs/>
        </w:rPr>
        <w:t xml:space="preserve">epomis </w:t>
      </w:r>
      <w:proofErr w:type="spellStart"/>
      <w:r w:rsidR="007310D5">
        <w:rPr>
          <w:i/>
          <w:iCs/>
        </w:rPr>
        <w:t>megalotis</w:t>
      </w:r>
      <w:proofErr w:type="spellEnd"/>
      <w:r w:rsidR="007310D5">
        <w:t xml:space="preserve"> and </w:t>
      </w:r>
      <w:r w:rsidR="007310D5">
        <w:rPr>
          <w:i/>
          <w:iCs/>
        </w:rPr>
        <w:t>L</w:t>
      </w:r>
      <w:r w:rsidR="00C34749">
        <w:rPr>
          <w:i/>
          <w:iCs/>
        </w:rPr>
        <w:t xml:space="preserve">epomis </w:t>
      </w:r>
      <w:r w:rsidR="007310D5">
        <w:rPr>
          <w:i/>
          <w:iCs/>
        </w:rPr>
        <w:t>macrochirus)</w:t>
      </w:r>
      <w:r w:rsidR="007310D5">
        <w:t xml:space="preserve"> </w:t>
      </w:r>
      <w:r w:rsidR="003D0624">
        <w:t>in the more humid sites</w:t>
      </w:r>
      <w:r w:rsidR="007310D5">
        <w:t xml:space="preserve">. </w:t>
      </w:r>
      <w:r w:rsidR="00810031">
        <w:t>The remaining fitted species vector indicates that some mesic and humid stream communities are</w:t>
      </w:r>
      <w:r w:rsidR="00870393">
        <w:t xml:space="preserve"> distinguished by the presence of </w:t>
      </w:r>
      <w:proofErr w:type="spellStart"/>
      <w:r w:rsidR="00870393">
        <w:rPr>
          <w:i/>
          <w:iCs/>
        </w:rPr>
        <w:t>C</w:t>
      </w:r>
      <w:r w:rsidR="00C34749">
        <w:rPr>
          <w:i/>
          <w:iCs/>
        </w:rPr>
        <w:t>yprinella</w:t>
      </w:r>
      <w:proofErr w:type="spellEnd"/>
      <w:r w:rsidR="00C34749">
        <w:rPr>
          <w:i/>
          <w:iCs/>
        </w:rPr>
        <w:t xml:space="preserve"> </w:t>
      </w:r>
      <w:proofErr w:type="spellStart"/>
      <w:r w:rsidR="00870393">
        <w:rPr>
          <w:i/>
          <w:iCs/>
        </w:rPr>
        <w:t>lutrensis</w:t>
      </w:r>
      <w:proofErr w:type="spellEnd"/>
      <w:r w:rsidR="00870393">
        <w:t>, a</w:t>
      </w:r>
      <w:r w:rsidR="00535662">
        <w:t xml:space="preserve"> small, invasive</w:t>
      </w:r>
      <w:r w:rsidR="00870393">
        <w:t xml:space="preserve"> habitat</w:t>
      </w:r>
      <w:r w:rsidR="00535662">
        <w:t>-</w:t>
      </w:r>
      <w:r w:rsidR="00870393">
        <w:t>generalist</w:t>
      </w:r>
      <w:r w:rsidR="00535662">
        <w:t>.</w:t>
      </w:r>
      <w:r w:rsidR="00810031">
        <w:t xml:space="preserve"> Species found in small numbers or at singular sites fail to produce significant vectors in the RDA. Unique species found at sites at the humid side of the climate gradient include </w:t>
      </w:r>
      <w:r w:rsidR="009B7EC6">
        <w:t>hogchoker</w:t>
      </w:r>
      <w:r w:rsidR="009B7EC6" w:rsidRPr="009A7FCE">
        <w:rPr>
          <w:i/>
          <w:iCs/>
        </w:rPr>
        <w:t xml:space="preserve"> </w:t>
      </w:r>
      <w:r w:rsidR="009B7EC6">
        <w:t>(</w:t>
      </w:r>
      <w:proofErr w:type="spellStart"/>
      <w:r w:rsidRPr="009A7FCE">
        <w:rPr>
          <w:i/>
          <w:iCs/>
        </w:rPr>
        <w:t>T</w:t>
      </w:r>
      <w:r w:rsidR="00C34749">
        <w:rPr>
          <w:i/>
          <w:iCs/>
        </w:rPr>
        <w:t>rinectes</w:t>
      </w:r>
      <w:proofErr w:type="spellEnd"/>
      <w:r w:rsidR="00810031">
        <w:rPr>
          <w:i/>
          <w:iCs/>
        </w:rPr>
        <w:t xml:space="preserve"> </w:t>
      </w:r>
      <w:r w:rsidRPr="009A7FCE">
        <w:rPr>
          <w:i/>
          <w:iCs/>
        </w:rPr>
        <w:t>maculatus</w:t>
      </w:r>
      <w:r w:rsidR="009B7EC6" w:rsidRPr="009B7EC6">
        <w:t>)</w:t>
      </w:r>
      <w:r w:rsidRPr="009A7FCE">
        <w:t xml:space="preserve">, </w:t>
      </w:r>
      <w:r w:rsidR="009B7EC6" w:rsidRPr="00A7097F">
        <w:t>black bullhead</w:t>
      </w:r>
      <w:r w:rsidR="009B7EC6">
        <w:t xml:space="preserve"> catfish</w:t>
      </w:r>
      <w:r w:rsidR="00810031">
        <w:t xml:space="preserve"> (</w:t>
      </w:r>
      <w:proofErr w:type="spellStart"/>
      <w:r w:rsidR="00810031">
        <w:rPr>
          <w:i/>
          <w:iCs/>
        </w:rPr>
        <w:t>A</w:t>
      </w:r>
      <w:r w:rsidR="00C34749">
        <w:rPr>
          <w:i/>
          <w:iCs/>
        </w:rPr>
        <w:t>meirus</w:t>
      </w:r>
      <w:proofErr w:type="spellEnd"/>
      <w:r w:rsidR="00810031">
        <w:rPr>
          <w:i/>
          <w:iCs/>
        </w:rPr>
        <w:t xml:space="preserve"> melas</w:t>
      </w:r>
      <w:r w:rsidR="00810031">
        <w:t>)</w:t>
      </w:r>
      <w:r w:rsidRPr="009A7FCE">
        <w:t xml:space="preserve">, and </w:t>
      </w:r>
      <w:r w:rsidR="009B7EC6" w:rsidRPr="00A7097F">
        <w:t>blacktail shiner</w:t>
      </w:r>
      <w:r w:rsidR="00810031">
        <w:t xml:space="preserve"> (</w:t>
      </w:r>
      <w:proofErr w:type="spellStart"/>
      <w:r w:rsidR="00810031">
        <w:rPr>
          <w:i/>
          <w:iCs/>
        </w:rPr>
        <w:t>C</w:t>
      </w:r>
      <w:r w:rsidR="00C34749">
        <w:rPr>
          <w:i/>
          <w:iCs/>
        </w:rPr>
        <w:t>yprinella</w:t>
      </w:r>
      <w:proofErr w:type="spellEnd"/>
      <w:r w:rsidR="00810031">
        <w:rPr>
          <w:i/>
          <w:iCs/>
        </w:rPr>
        <w:t xml:space="preserve"> </w:t>
      </w:r>
      <w:proofErr w:type="spellStart"/>
      <w:r w:rsidR="00810031">
        <w:rPr>
          <w:i/>
          <w:iCs/>
        </w:rPr>
        <w:t>venusta</w:t>
      </w:r>
      <w:proofErr w:type="spellEnd"/>
      <w:r w:rsidR="00810031">
        <w:t>)</w:t>
      </w:r>
      <w:r>
        <w:t xml:space="preserve">. </w:t>
      </w:r>
    </w:p>
    <w:p w14:paraId="45411C3A" w14:textId="77777777" w:rsidR="000976FE" w:rsidRDefault="000976FE" w:rsidP="00956D08">
      <w:pPr>
        <w:spacing w:line="240" w:lineRule="auto"/>
        <w:contextualSpacing/>
      </w:pPr>
    </w:p>
    <w:p w14:paraId="7BD21FD3" w14:textId="39AFEB3D" w:rsidR="00810031" w:rsidRPr="00DA012A" w:rsidRDefault="000976FE" w:rsidP="00810031">
      <w:pPr>
        <w:spacing w:line="240" w:lineRule="auto"/>
        <w:contextualSpacing/>
      </w:pPr>
      <w:r>
        <w:rPr>
          <w:i/>
          <w:iCs/>
        </w:rPr>
        <w:t xml:space="preserve">Invertebrate Community: </w:t>
      </w:r>
      <w:r w:rsidR="00810031">
        <w:t xml:space="preserve">Diversity and abundance metrics are listed in appendix-invert. </w:t>
      </w:r>
      <w:r w:rsidR="00810031">
        <w:br/>
      </w:r>
      <w:r w:rsidR="00B54F1A">
        <w:t xml:space="preserve">In total, </w:t>
      </w:r>
      <w:r w:rsidR="00810031">
        <w:t>94 invertebrate genera</w:t>
      </w:r>
      <w:r w:rsidR="00810031" w:rsidRPr="00BE3457">
        <w:t xml:space="preserve"> </w:t>
      </w:r>
      <w:r w:rsidR="00810031">
        <w:t xml:space="preserve">were identified within the surveyed sites. </w:t>
      </w:r>
      <w:r w:rsidR="00B54F1A">
        <w:t xml:space="preserve">Invertebrate richness ranges 7–29 genera with the highest values occurring at three sites in the middle of the precipitation gradient (Figure 5A). </w:t>
      </w:r>
      <w:r w:rsidR="00810031">
        <w:t xml:space="preserve">Regression analysis indicates that </w:t>
      </w:r>
      <w:r w:rsidR="00B54F1A">
        <w:t>invertebrate</w:t>
      </w:r>
      <w:r w:rsidR="00810031">
        <w:t xml:space="preserve"> Shannon diversity </w:t>
      </w:r>
      <w:r w:rsidR="00B54F1A">
        <w:t>does not significantly correlate with</w:t>
      </w:r>
      <w:r w:rsidR="00810031">
        <w:t xml:space="preserve"> precipitation</w:t>
      </w:r>
      <w:r w:rsidR="00B54F1A">
        <w:t>. However, invertebrate diversity has a significant negative correlation with LFPP (Figure 5 a-b</w:t>
      </w:r>
      <w:r w:rsidR="00DA012A">
        <w:t xml:space="preserve"> &amp; Table 7)</w:t>
      </w:r>
      <w:r w:rsidR="00810031">
        <w:t>. The most plausible</w:t>
      </w:r>
      <w:r w:rsidR="00810031">
        <w:rPr>
          <w:rFonts w:eastAsiaTheme="minorEastAsia"/>
        </w:rPr>
        <w:t xml:space="preserve"> multivariate regression model of fish Shannon diversity includes </w:t>
      </w:r>
      <w:r w:rsidR="00DA012A">
        <w:rPr>
          <w:rFonts w:eastAsiaTheme="minorEastAsia"/>
        </w:rPr>
        <w:t xml:space="preserve">only </w:t>
      </w:r>
      <w:r w:rsidR="00810031">
        <w:rPr>
          <w:rFonts w:eastAsiaTheme="minorEastAsia"/>
        </w:rPr>
        <w:t xml:space="preserve">Low-Flow Pulse Percent (LFPP) and is </w:t>
      </w:r>
      <w:r w:rsidR="00DA012A">
        <w:rPr>
          <w:rFonts w:eastAsiaTheme="minorEastAsia"/>
        </w:rPr>
        <w:t>1.6</w:t>
      </w:r>
      <w:r w:rsidR="00810031">
        <w:rPr>
          <w:rFonts w:eastAsiaTheme="minorEastAsia"/>
        </w:rPr>
        <w:t xml:space="preserve"> times more likely than the next-best model (Table 5). The second-best model </w:t>
      </w:r>
      <w:r w:rsidR="00DA012A">
        <w:rPr>
          <w:rFonts w:eastAsiaTheme="minorEastAsia"/>
        </w:rPr>
        <w:t>contains a fixed random effect, and the third-best model contains LFPP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as predictors. Across models, LFPP is a negatively related to invertebrate diversity, and NH</w:t>
      </w:r>
      <w:r w:rsidR="00DA012A">
        <w:rPr>
          <w:rFonts w:eastAsiaTheme="minorEastAsia"/>
          <w:vertAlign w:val="subscript"/>
        </w:rPr>
        <w:t>4</w:t>
      </w:r>
      <w:r w:rsidR="00DA012A">
        <w:rPr>
          <w:rFonts w:eastAsiaTheme="minorEastAsia"/>
          <w:vertAlign w:val="superscript"/>
        </w:rPr>
        <w:t>+</w:t>
      </w:r>
      <w:r w:rsidR="00DA012A">
        <w:rPr>
          <w:rFonts w:eastAsiaTheme="minorEastAsia"/>
        </w:rPr>
        <w:t xml:space="preserve"> is positively related to invertebrate diversity.</w:t>
      </w:r>
      <w:r w:rsidR="00174ABC">
        <w:rPr>
          <w:rFonts w:eastAsiaTheme="minorEastAsia"/>
        </w:rPr>
        <w:t xml:space="preserve"> </w:t>
      </w:r>
    </w:p>
    <w:p w14:paraId="54393CDA" w14:textId="784298DD" w:rsidR="00810031" w:rsidRDefault="00810031" w:rsidP="00EF6A24">
      <w:pPr>
        <w:spacing w:line="240" w:lineRule="auto"/>
        <w:ind w:firstLine="720"/>
        <w:contextualSpacing/>
      </w:pPr>
      <w:r>
        <w:t xml:space="preserve"> The Redundancy Analysis (RDA) of </w:t>
      </w:r>
      <w:r w:rsidR="00DA012A">
        <w:t>invertebrate</w:t>
      </w:r>
      <w:r>
        <w:t xml:space="preserve"> communities constrained to precipitation captures </w:t>
      </w:r>
      <w:r w:rsidR="00DA012A">
        <w:t>15.4</w:t>
      </w:r>
      <w:r>
        <w:t xml:space="preserve">% of the overall variation in the horizontal axis (RDA1) and </w:t>
      </w:r>
      <w:r w:rsidR="00DA012A">
        <w:t>16.5</w:t>
      </w:r>
      <w:r>
        <w:t xml:space="preserve">% in the vertical axis (PC1) (Figure </w:t>
      </w:r>
      <w:r w:rsidR="00DA012A">
        <w:t>5</w:t>
      </w:r>
      <w:r w:rsidR="008E256C">
        <w:t xml:space="preserve"> c-d</w:t>
      </w:r>
      <w:r>
        <w:t xml:space="preserve">).  </w:t>
      </w:r>
      <w:r w:rsidR="008E256C">
        <w:t>Like</w:t>
      </w:r>
      <w:r w:rsidR="00DA012A">
        <w:t xml:space="preserve"> fish, invertebrate communities </w:t>
      </w:r>
      <w:r>
        <w:t xml:space="preserve">are stratified in ordination space horizontally </w:t>
      </w:r>
      <w:r w:rsidR="00DA012A">
        <w:t>concordantly with annual precipitation</w:t>
      </w:r>
      <w:r>
        <w:t xml:space="preserve">; the fitted precipitation </w:t>
      </w:r>
      <w:r w:rsidR="00DA012A">
        <w:t xml:space="preserve">and conductivity </w:t>
      </w:r>
      <w:r>
        <w:t>vector</w:t>
      </w:r>
      <w:r w:rsidR="00DA012A">
        <w:t>s</w:t>
      </w:r>
      <w:r>
        <w:t xml:space="preserve"> ha</w:t>
      </w:r>
      <w:r w:rsidR="00DA012A">
        <w:t>ve</w:t>
      </w:r>
      <w:r>
        <w:t xml:space="preserve"> significant correlation</w:t>
      </w:r>
      <w:r w:rsidR="00DA012A">
        <w:t>s</w:t>
      </w:r>
      <w:r>
        <w:t xml:space="preserve"> within the ordination and </w:t>
      </w:r>
      <w:r w:rsidR="00DA012A">
        <w:t>are</w:t>
      </w:r>
      <w:r>
        <w:t xml:space="preserve"> closely aligned with RDA1 (Table </w:t>
      </w:r>
      <w:r w:rsidR="00DA012A">
        <w:t>9</w:t>
      </w:r>
      <w:r>
        <w:t xml:space="preserve">). </w:t>
      </w:r>
      <w:r w:rsidR="008E256C">
        <w:t>Eight</w:t>
      </w:r>
      <w:r>
        <w:t xml:space="preserve"> statistically significant, fitted species vectors indicate that species compositions shift </w:t>
      </w:r>
      <w:r w:rsidR="001F6BA4">
        <w:t xml:space="preserve">along the precipitation gradient. The most arid sites are strongly correlated with the euryhaline </w:t>
      </w:r>
      <w:r w:rsidR="008E256C">
        <w:t>gastropod taxa</w:t>
      </w:r>
      <w:r>
        <w:t xml:space="preserve"> (</w:t>
      </w:r>
      <w:proofErr w:type="spellStart"/>
      <w:r w:rsidR="008E256C">
        <w:rPr>
          <w:i/>
          <w:iCs/>
        </w:rPr>
        <w:t>Melanoides</w:t>
      </w:r>
      <w:proofErr w:type="spellEnd"/>
      <w:r>
        <w:t>)</w:t>
      </w:r>
      <w:r w:rsidR="001F6BA4">
        <w:t xml:space="preserve">. Mesic invertebrate communities are strongly </w:t>
      </w:r>
      <w:r w:rsidR="001F6BA4">
        <w:lastRenderedPageBreak/>
        <w:t xml:space="preserve">correlated with </w:t>
      </w:r>
      <w:r w:rsidR="00EF6A24">
        <w:t xml:space="preserve">an </w:t>
      </w:r>
      <w:r w:rsidR="001F6BA4">
        <w:t>air-breathing gastropod (</w:t>
      </w:r>
      <w:proofErr w:type="spellStart"/>
      <w:r w:rsidR="001F6BA4" w:rsidRPr="001F6BA4">
        <w:rPr>
          <w:i/>
          <w:iCs/>
        </w:rPr>
        <w:t>Physa</w:t>
      </w:r>
      <w:proofErr w:type="spellEnd"/>
      <w:r w:rsidR="001F6BA4">
        <w:t xml:space="preserve">) and </w:t>
      </w:r>
      <w:r w:rsidR="00EF6A24">
        <w:t xml:space="preserve">an amphibious </w:t>
      </w:r>
      <w:r w:rsidR="001F6BA4">
        <w:t>Coleoptera</w:t>
      </w:r>
      <w:r w:rsidR="00EF6A24">
        <w:t>n</w:t>
      </w:r>
      <w:r w:rsidR="001F6BA4">
        <w:t xml:space="preserve"> (</w:t>
      </w:r>
      <w:proofErr w:type="spellStart"/>
      <w:r w:rsidR="001F6BA4" w:rsidRPr="001F6BA4">
        <w:rPr>
          <w:i/>
          <w:iCs/>
        </w:rPr>
        <w:t>Hydraena</w:t>
      </w:r>
      <w:proofErr w:type="spellEnd"/>
      <w:r w:rsidR="001F6BA4">
        <w:t xml:space="preserve">). </w:t>
      </w:r>
      <w:r w:rsidR="00EF6A24">
        <w:t>Mesic and humid sites separate along the vertical axis of the RDA plot and appear to both weakly correlate with the species vectors of several Ephemeroptera (</w:t>
      </w:r>
      <w:proofErr w:type="spellStart"/>
      <w:r w:rsidR="00EF6A24" w:rsidRPr="00EF6A24">
        <w:rPr>
          <w:i/>
          <w:iCs/>
        </w:rPr>
        <w:t>Caenis</w:t>
      </w:r>
      <w:proofErr w:type="spellEnd"/>
      <w:r w:rsidR="00EF6A24">
        <w:t xml:space="preserve"> and </w:t>
      </w:r>
      <w:proofErr w:type="spellStart"/>
      <w:r w:rsidR="00EF6A24" w:rsidRPr="00EF6A24">
        <w:rPr>
          <w:i/>
          <w:iCs/>
        </w:rPr>
        <w:t>Plauditus</w:t>
      </w:r>
      <w:proofErr w:type="spellEnd"/>
      <w:r w:rsidR="00EF6A24">
        <w:t xml:space="preserve">). </w:t>
      </w:r>
      <w:r w:rsidR="001F6BA4">
        <w:t xml:space="preserve">Humid sites </w:t>
      </w:r>
      <w:r w:rsidR="00EF6A24">
        <w:t xml:space="preserve">correlate with a mixture of fully aquatic taxa including </w:t>
      </w:r>
      <w:r w:rsidR="001F6BA4">
        <w:t>Crustacea (</w:t>
      </w:r>
      <w:proofErr w:type="spellStart"/>
      <w:r w:rsidR="001F6BA4" w:rsidRPr="00EF6A24">
        <w:rPr>
          <w:i/>
          <w:iCs/>
        </w:rPr>
        <w:t>Palaemonetes</w:t>
      </w:r>
      <w:proofErr w:type="spellEnd"/>
      <w:r w:rsidR="001F6BA4">
        <w:t>),</w:t>
      </w:r>
      <w:r w:rsidR="00EF6A24">
        <w:t xml:space="preserve"> Amphipoda (</w:t>
      </w:r>
      <w:proofErr w:type="spellStart"/>
      <w:r w:rsidR="00EF6A24" w:rsidRPr="00EF6A24">
        <w:rPr>
          <w:i/>
          <w:iCs/>
        </w:rPr>
        <w:t>Hyalella</w:t>
      </w:r>
      <w:proofErr w:type="spellEnd"/>
      <w:r w:rsidR="00EF6A24">
        <w:t>), and Trichoptera (</w:t>
      </w:r>
      <w:proofErr w:type="spellStart"/>
      <w:r w:rsidR="00EF6A24" w:rsidRPr="00EF6A24">
        <w:rPr>
          <w:i/>
          <w:iCs/>
        </w:rPr>
        <w:t>Cheumatopsyche</w:t>
      </w:r>
      <w:proofErr w:type="spellEnd"/>
      <w:r w:rsidR="00EF6A24">
        <w:t>).</w:t>
      </w:r>
      <w:r w:rsidR="001F6BA4">
        <w:t xml:space="preserve"> </w:t>
      </w:r>
    </w:p>
    <w:p w14:paraId="09104C6A" w14:textId="77777777" w:rsidR="00273803" w:rsidRDefault="00273803" w:rsidP="00956D08">
      <w:pPr>
        <w:spacing w:line="240" w:lineRule="auto"/>
        <w:contextualSpacing/>
        <w:rPr>
          <w:b/>
          <w:bCs/>
          <w:sz w:val="28"/>
        </w:rPr>
      </w:pPr>
    </w:p>
    <w:p w14:paraId="71D742B5" w14:textId="45E5AC54" w:rsidR="007A3C8C" w:rsidRDefault="007A3C8C" w:rsidP="00956D08">
      <w:pPr>
        <w:spacing w:line="240" w:lineRule="auto"/>
        <w:contextualSpacing/>
        <w:rPr>
          <w:b/>
          <w:bCs/>
          <w:sz w:val="28"/>
        </w:rPr>
      </w:pPr>
      <w:r w:rsidRPr="009A7FCE">
        <w:rPr>
          <w:b/>
          <w:bCs/>
          <w:sz w:val="28"/>
        </w:rPr>
        <w:t>Discussion</w:t>
      </w:r>
    </w:p>
    <w:p w14:paraId="05F8E504" w14:textId="357DCB31" w:rsidR="001326BF" w:rsidRPr="008015D8" w:rsidRDefault="001326BF" w:rsidP="00956D08">
      <w:pPr>
        <w:spacing w:line="240" w:lineRule="auto"/>
        <w:ind w:firstLine="720"/>
        <w:contextualSpacing/>
      </w:pPr>
      <w:r>
        <w:t xml:space="preserve">Using the Texas Coastal Prairie </w:t>
      </w:r>
      <w:r w:rsidR="006225D5">
        <w:t xml:space="preserve">(TCP) </w:t>
      </w:r>
      <w:r>
        <w:t>as a model system, o</w:t>
      </w:r>
      <w:r w:rsidRPr="00E522EE">
        <w:t xml:space="preserve">ur </w:t>
      </w:r>
      <w:r>
        <w:t>goal was to quantify patterns in the diversity and composition of stream communities along an extreme precipitation gradient to better understanding how streams might respond to future changes in mean annual rainfall.</w:t>
      </w:r>
      <w:r w:rsidR="00CA6CBF">
        <w:t xml:space="preserve"> </w:t>
      </w:r>
      <w:r>
        <w:t>Our observational study identified strong compositional shifts in both fish and invertebrate communities along the precipitation gradient</w:t>
      </w:r>
      <w:r w:rsidR="00411202">
        <w:t>.</w:t>
      </w:r>
      <w:r w:rsidR="00CA6CBF">
        <w:t xml:space="preserve"> </w:t>
      </w:r>
      <w:r w:rsidR="00411202">
        <w:t>We also observed a positive relationship between fish diversity and mean annual rainfall, matching expectations, however, invertebrate diversity did not exhibit the expected relationships with rainfall.</w:t>
      </w:r>
      <w:r w:rsidR="00CA6CBF">
        <w:t xml:space="preserve"> </w:t>
      </w:r>
      <w:r w:rsidR="00411202">
        <w:t>Environmental data collected at each site suggest several mechanistic drivers of these changes operating through water solute concentrations and flow regimes.</w:t>
      </w:r>
      <w:r w:rsidR="00CA6CBF">
        <w:t xml:space="preserve"> </w:t>
      </w:r>
      <w:r w:rsidR="00411202">
        <w:t>Below</w:t>
      </w:r>
      <w:r w:rsidR="001850B4">
        <w:t>,</w:t>
      </w:r>
      <w:r w:rsidR="00411202">
        <w:t xml:space="preserve"> we discuss these results, place </w:t>
      </w:r>
      <w:r w:rsidR="001850B4">
        <w:t xml:space="preserve">them </w:t>
      </w:r>
      <w:r w:rsidR="00411202">
        <w:t>in the context of other literature, and make suggestions for future work.</w:t>
      </w:r>
      <w:r w:rsidR="00CA6CBF">
        <w:t xml:space="preserve"> </w:t>
      </w:r>
    </w:p>
    <w:p w14:paraId="746B77B0" w14:textId="6F4C7E36" w:rsidR="006225D5" w:rsidRPr="009977AC" w:rsidRDefault="00363FA7" w:rsidP="00956D08">
      <w:pPr>
        <w:spacing w:line="240" w:lineRule="auto"/>
        <w:ind w:firstLine="720"/>
        <w:contextualSpacing/>
      </w:pPr>
      <w:r>
        <w:rPr>
          <w:iCs/>
        </w:rPr>
        <w:t xml:space="preserve">We expected precipitation to covary with flow regime, </w:t>
      </w:r>
      <w:r w:rsidR="00E83D52">
        <w:rPr>
          <w:iCs/>
        </w:rPr>
        <w:t xml:space="preserve">water quality, </w:t>
      </w:r>
      <w:r>
        <w:rPr>
          <w:iCs/>
        </w:rPr>
        <w:t>canopy coverage</w:t>
      </w:r>
      <w:r w:rsidR="00E83D52">
        <w:rPr>
          <w:iCs/>
        </w:rPr>
        <w:t xml:space="preserve">, and stream geomorphology. </w:t>
      </w:r>
      <w:r w:rsidR="00C23AA0">
        <w:rPr>
          <w:iCs/>
        </w:rPr>
        <w:t>While</w:t>
      </w:r>
      <w:r>
        <w:rPr>
          <w:iCs/>
        </w:rPr>
        <w:t xml:space="preserve"> sites separate</w:t>
      </w:r>
      <w:r w:rsidR="001850B4">
        <w:rPr>
          <w:iCs/>
        </w:rPr>
        <w:t>d horizontally in ordination space</w:t>
      </w:r>
      <w:r>
        <w:rPr>
          <w:iCs/>
        </w:rPr>
        <w:t xml:space="preserve"> according to their annual precipitation</w:t>
      </w:r>
      <w:r w:rsidR="00C23AA0">
        <w:rPr>
          <w:iCs/>
        </w:rPr>
        <w:t>,</w:t>
      </w:r>
      <w:r>
        <w:rPr>
          <w:iCs/>
        </w:rPr>
        <w:t xml:space="preserve"> </w:t>
      </w:r>
      <w:r w:rsidR="001850B4">
        <w:rPr>
          <w:iCs/>
        </w:rPr>
        <w:t>few predictors in our analysis covaried with precipitation</w:t>
      </w:r>
      <w:r>
        <w:rPr>
          <w:iCs/>
        </w:rPr>
        <w:t xml:space="preserve"> (Figure 2). </w:t>
      </w:r>
      <w:r w:rsidR="001850B4">
        <w:rPr>
          <w:iCs/>
        </w:rPr>
        <w:t xml:space="preserve">Annual </w:t>
      </w:r>
      <w:r w:rsidR="00791C89">
        <w:rPr>
          <w:iCs/>
        </w:rPr>
        <w:t>Precipitation correlate</w:t>
      </w:r>
      <w:r w:rsidR="00C23AA0">
        <w:rPr>
          <w:iCs/>
        </w:rPr>
        <w:t>d</w:t>
      </w:r>
      <w:r w:rsidR="00791C89">
        <w:rPr>
          <w:iCs/>
        </w:rPr>
        <w:t xml:space="preserve"> negatively with conductivity (Table 4). </w:t>
      </w:r>
      <w:r w:rsidR="00C23AA0">
        <w:rPr>
          <w:iCs/>
        </w:rPr>
        <w:t>Given similar soil types and land uses, we attribute this relationship to growing basin size to maintain similar flow conditions as conditions become drier</w:t>
      </w:r>
      <w:r w:rsidR="00791C89">
        <w:rPr>
          <w:iCs/>
        </w:rPr>
        <w:t xml:space="preserve"> which results in more contact with soil before reaching the stream. We also suspect </w:t>
      </w:r>
      <w:r w:rsidR="001850B4">
        <w:rPr>
          <w:iCs/>
        </w:rPr>
        <w:t xml:space="preserve">surface </w:t>
      </w:r>
      <w:r w:rsidR="00791C89">
        <w:rPr>
          <w:iCs/>
        </w:rPr>
        <w:t>evaporation drives</w:t>
      </w:r>
      <w:r w:rsidR="001850B4">
        <w:rPr>
          <w:iCs/>
        </w:rPr>
        <w:t xml:space="preserve"> solute concentrations higher in these semi-arid freshwater systems </w:t>
      </w:r>
      <w:r w:rsidR="001850B4">
        <w:rPr>
          <w:iCs/>
        </w:rPr>
        <w:fldChar w:fldCharType="begin"/>
      </w:r>
      <w:r w:rsidR="001850B4">
        <w:rPr>
          <w:iCs/>
        </w:rPr>
        <w:instrText xml:space="preserve"> ADDIN ZOTERO_ITEM CSL_CITATION {"citationID":"6D2qMGJR","properties":{"formattedCitation":"(Williams 1999)","plainCitation":"(Williams 1999)","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schema":"https://github.com/citation-style-language/schema/raw/master/csl-citation.json"} </w:instrText>
      </w:r>
      <w:r w:rsidR="001850B4">
        <w:rPr>
          <w:iCs/>
        </w:rPr>
        <w:fldChar w:fldCharType="separate"/>
      </w:r>
      <w:r w:rsidR="001850B4" w:rsidRPr="001850B4">
        <w:t>(Williams 1999)</w:t>
      </w:r>
      <w:r w:rsidR="001850B4">
        <w:rPr>
          <w:iCs/>
        </w:rPr>
        <w:fldChar w:fldCharType="end"/>
      </w:r>
      <w:r w:rsidR="001850B4">
        <w:rPr>
          <w:iCs/>
        </w:rPr>
        <w:t xml:space="preserve">. </w:t>
      </w:r>
      <w:r w:rsidR="00411202">
        <w:rPr>
          <w:iCs/>
        </w:rPr>
        <w:t xml:space="preserve">The lack of </w:t>
      </w:r>
      <w:r w:rsidR="001850B4">
        <w:rPr>
          <w:iCs/>
        </w:rPr>
        <w:t xml:space="preserve">additional covarying </w:t>
      </w:r>
      <w:r w:rsidR="00411202">
        <w:rPr>
          <w:iCs/>
        </w:rPr>
        <w:t xml:space="preserve">relationships between </w:t>
      </w:r>
      <w:r w:rsidR="001850B4">
        <w:rPr>
          <w:iCs/>
        </w:rPr>
        <w:t>precipitation</w:t>
      </w:r>
      <w:r w:rsidR="006225D5">
        <w:rPr>
          <w:iCs/>
        </w:rPr>
        <w:t xml:space="preserve"> and </w:t>
      </w:r>
      <w:r w:rsidR="001850B4">
        <w:rPr>
          <w:iCs/>
        </w:rPr>
        <w:t>other</w:t>
      </w:r>
      <w:r w:rsidR="006225D5">
        <w:rPr>
          <w:iCs/>
        </w:rPr>
        <w:t xml:space="preserve"> environmental variables supports the assertion that</w:t>
      </w:r>
      <w:r w:rsidR="00B943C3" w:rsidRPr="008015D8">
        <w:t xml:space="preserve"> TCP is an exemplary region to conduct space for time substitutions</w:t>
      </w:r>
      <w:r w:rsidR="007B419D" w:rsidRPr="008015D8">
        <w:t xml:space="preserve"> to make useful ecological predictions regarding climate change</w:t>
      </w:r>
      <w:r w:rsidR="00B943C3" w:rsidRPr="008015D8">
        <w:t>.</w:t>
      </w:r>
      <w:r w:rsidR="00CA6CBF">
        <w:t xml:space="preserve"> </w:t>
      </w:r>
    </w:p>
    <w:p w14:paraId="6C07581F" w14:textId="329757BC" w:rsidR="001C12E9" w:rsidRDefault="006225D5" w:rsidP="001C12E9">
      <w:pPr>
        <w:spacing w:line="240" w:lineRule="auto"/>
        <w:contextualSpacing/>
      </w:pPr>
      <w:r>
        <w:tab/>
        <w:t xml:space="preserve">The fish communities displayed a </w:t>
      </w:r>
      <w:r w:rsidR="00924FA2">
        <w:t>pattern of increasing diversity</w:t>
      </w:r>
      <w:r w:rsidR="001850B4">
        <w:t xml:space="preserve"> </w:t>
      </w:r>
      <w:r w:rsidR="00924FA2">
        <w:t>and compositional turnover moving from the drier to wetter sides of the survey region</w:t>
      </w:r>
      <w:r w:rsidR="00322DB6">
        <w:t xml:space="preserve"> (Fig</w:t>
      </w:r>
      <w:r w:rsidR="00E70084">
        <w:t>.</w:t>
      </w:r>
      <w:r w:rsidR="00322DB6">
        <w:t xml:space="preserve"> </w:t>
      </w:r>
      <w:r w:rsidR="001850B4">
        <w:t>3</w:t>
      </w:r>
      <w:r w:rsidR="00322DB6">
        <w:t>)</w:t>
      </w:r>
      <w:r w:rsidR="00924FA2">
        <w:t>.</w:t>
      </w:r>
      <w:r w:rsidR="00CA6CBF">
        <w:t xml:space="preserve"> </w:t>
      </w:r>
      <w:r w:rsidR="001C12E9">
        <w:t>Fish Shannon diversity correlates positively with precipitation, but negatively with water quality parameters</w:t>
      </w:r>
      <w:r w:rsidR="00BC3EE4">
        <w:t xml:space="preserve">, </w:t>
      </w:r>
      <w:r w:rsidR="001C12E9">
        <w:t>canopy coverage</w:t>
      </w:r>
      <w:r w:rsidR="00BC3EE4">
        <w:t xml:space="preserve"> and Low-Flow Pulse Percent (LFPP)</w:t>
      </w:r>
      <w:r w:rsidR="001C12E9">
        <w:t xml:space="preserve"> (Table 5</w:t>
      </w:r>
      <w:r w:rsidR="00BC3EE4">
        <w:t>, Table 6</w:t>
      </w:r>
      <w:r w:rsidR="001C12E9">
        <w:t>)</w:t>
      </w:r>
      <w:r w:rsidR="00BC3EE4">
        <w:t xml:space="preserve">. </w:t>
      </w:r>
      <w:r w:rsidR="001C12E9">
        <w:t xml:space="preserve">Water quality was </w:t>
      </w:r>
      <w:proofErr w:type="gramStart"/>
      <w:r w:rsidR="001C12E9">
        <w:t>similar to</w:t>
      </w:r>
      <w:proofErr w:type="gramEnd"/>
      <w:r w:rsidR="001C12E9">
        <w:t xml:space="preserve"> polluted streams in the semi-arid streams; conductivity and NH</w:t>
      </w:r>
      <w:r w:rsidR="001C12E9">
        <w:rPr>
          <w:vertAlign w:val="subscript"/>
        </w:rPr>
        <w:t>4</w:t>
      </w:r>
      <w:r w:rsidR="001C12E9">
        <w:rPr>
          <w:vertAlign w:val="superscript"/>
        </w:rPr>
        <w:t>+</w:t>
      </w:r>
      <w:r w:rsidR="001C12E9">
        <w:t xml:space="preserve"> are high (Figure 4). High solute concentrations and biological waste products could limit diversity by permitting only species with specialized osmoregulatory adaptations </w:t>
      </w:r>
      <w:r w:rsidR="001C12E9">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instrText xml:space="preserve"> ADDIN EN.CITE </w:instrText>
      </w:r>
      <w:r w:rsidR="001C12E9">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rsidR="001C12E9">
        <w:instrText xml:space="preserve"> ADDIN EN.CITE.DATA </w:instrText>
      </w:r>
      <w:r w:rsidR="001C12E9">
        <w:fldChar w:fldCharType="end"/>
      </w:r>
      <w:r w:rsidR="001C12E9">
        <w:fldChar w:fldCharType="separate"/>
      </w:r>
      <w:r w:rsidR="001C12E9">
        <w:rPr>
          <w:noProof/>
        </w:rPr>
        <w:t>(East, Wilcut et al. 2017)</w:t>
      </w:r>
      <w:r w:rsidR="001C12E9">
        <w:fldChar w:fldCharType="end"/>
      </w:r>
      <w:r w:rsidR="001C12E9">
        <w:t>. Our rapid habitat assessments failed to quantify anecdotal observations of high silt concentrations of silt in semi-arid streams with prohibitive implications for nesting species. These results suggest that as conditions become drier, water quality imposes abiotic filters on fish assembly which reduce overall community diversity in a similar fashion to pollution.</w:t>
      </w:r>
    </w:p>
    <w:p w14:paraId="3BBEF05A" w14:textId="466438BB" w:rsidR="005A1C4A" w:rsidRDefault="001C12E9" w:rsidP="001C12E9">
      <w:pPr>
        <w:spacing w:line="240" w:lineRule="auto"/>
        <w:ind w:firstLine="720"/>
        <w:contextualSpacing/>
      </w:pPr>
      <w:r>
        <w:t>Fish c</w:t>
      </w:r>
      <w:r w:rsidR="00C23AA0">
        <w:t>ommunities stratif</w:t>
      </w:r>
      <w:r w:rsidR="0055422A">
        <w:t>ied</w:t>
      </w:r>
      <w:r w:rsidR="00C23AA0">
        <w:t xml:space="preserve"> horizontally in the ordination by annual precipitation.</w:t>
      </w:r>
      <w:r w:rsidR="00E27657">
        <w:t xml:space="preserve"> </w:t>
      </w:r>
      <w:r w:rsidR="00C23AA0">
        <w:t>C</w:t>
      </w:r>
      <w:r w:rsidR="00BB41F4">
        <w:t>o</w:t>
      </w:r>
      <w:r w:rsidR="00BB41F4" w:rsidRPr="009A7FCE">
        <w:t xml:space="preserve">mmunities in semi-arid streams (&lt;75 cm annual precipitation) </w:t>
      </w:r>
      <w:r w:rsidR="0055422A">
        <w:t xml:space="preserve">had low species diversity and </w:t>
      </w:r>
      <w:r w:rsidR="00BB41F4" w:rsidRPr="009A7FCE">
        <w:t xml:space="preserve">were composed of </w:t>
      </w:r>
      <w:r w:rsidR="0055422A">
        <w:t>small, live-bearing, omnivores</w:t>
      </w:r>
      <w:r w:rsidR="00BB41F4" w:rsidRPr="009A7FCE">
        <w:t xml:space="preserve"> able to tolerate high salinities </w:t>
      </w:r>
      <w:r w:rsidR="00BB41F4">
        <w:t>including</w:t>
      </w:r>
      <w:r w:rsidR="00BB41F4" w:rsidRPr="009A7FCE">
        <w:t xml:space="preserve"> </w:t>
      </w:r>
      <w:r w:rsidR="00546671">
        <w:t>S</w:t>
      </w:r>
      <w:r w:rsidR="00546671" w:rsidRPr="00546671">
        <w:t xml:space="preserve">ailfin </w:t>
      </w:r>
      <w:r w:rsidR="00546671">
        <w:t>M</w:t>
      </w:r>
      <w:r w:rsidR="00546671" w:rsidRPr="00546671">
        <w:t>olly</w:t>
      </w:r>
      <w:r w:rsidR="00BB41F4" w:rsidRPr="009A7FCE">
        <w:t xml:space="preserve"> </w:t>
      </w:r>
      <w:r w:rsidR="00BB41F4">
        <w:t>(</w:t>
      </w:r>
      <w:r w:rsidR="00BB41F4" w:rsidRPr="009A7FCE">
        <w:t>95</w:t>
      </w:r>
      <w:r w:rsidR="00BB41F4">
        <w:t xml:space="preserve"> </w:t>
      </w:r>
      <w:proofErr w:type="spellStart"/>
      <w:r w:rsidR="00BB41F4">
        <w:t>psu</w:t>
      </w:r>
      <w:proofErr w:type="spellEnd"/>
      <w:r w:rsidR="00BB41F4">
        <w:t>)</w:t>
      </w:r>
      <w:r w:rsidR="00BB41F4" w:rsidRPr="009A7FCE">
        <w:t xml:space="preserve"> </w:t>
      </w:r>
      <w:r w:rsidR="00BB41F4">
        <w:t xml:space="preserve">and </w:t>
      </w:r>
      <w:r w:rsidR="00546671" w:rsidRPr="00546671">
        <w:t>Western Mosquitofish</w:t>
      </w:r>
      <w:r w:rsidR="00BB41F4" w:rsidRPr="009A7FCE">
        <w:t xml:space="preserve"> </w:t>
      </w:r>
      <w:r w:rsidR="00BB41F4">
        <w:t>(</w:t>
      </w:r>
      <w:r w:rsidR="00BB41F4" w:rsidRPr="008F5BF2">
        <w:t xml:space="preserve">58.5 </w:t>
      </w:r>
      <w:proofErr w:type="spellStart"/>
      <w:r w:rsidR="00BB41F4" w:rsidRPr="008F5BF2">
        <w:t>p</w:t>
      </w:r>
      <w:r w:rsidR="00BB41F4">
        <w:t>su</w:t>
      </w:r>
      <w:proofErr w:type="spellEnd"/>
      <w:r w:rsidR="00BB41F4">
        <w:t>)</w:t>
      </w:r>
      <w:r w:rsidR="00BB41F4" w:rsidRPr="008F5BF2">
        <w:t xml:space="preserve"> </w:t>
      </w:r>
      <w:r w:rsidR="00442D6F">
        <w:fldChar w:fldCharType="begin"/>
      </w:r>
      <w:r w:rsidR="00442D6F">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rsidR="00442D6F">
        <w:fldChar w:fldCharType="separate"/>
      </w:r>
      <w:r w:rsidR="00442D6F" w:rsidRPr="00442D6F">
        <w:t>(Page and Burr, B.M. 1991)</w:t>
      </w:r>
      <w:r w:rsidR="00442D6F">
        <w:fldChar w:fldCharType="end"/>
      </w:r>
      <w:r w:rsidR="00BB41F4" w:rsidRPr="009A7FCE">
        <w:t>.</w:t>
      </w:r>
      <w:r w:rsidR="00CA6CBF">
        <w:t xml:space="preserve"> </w:t>
      </w:r>
      <w:r w:rsidR="009736BF">
        <w:t xml:space="preserve">The strongest compositional shift observed constituted the inclusion of </w:t>
      </w:r>
      <w:r w:rsidR="00E07039">
        <w:t>centrarchids</w:t>
      </w:r>
      <w:r w:rsidR="009736BF">
        <w:t xml:space="preserve"> (sunfish) in communities with more humid climate; centrarchid species have 3-7 year lifespans, annual breeding, nesting strategies, and are omnivores </w:t>
      </w:r>
      <w:r w:rsidR="009736BF">
        <w:fldChar w:fldCharType="begin"/>
      </w:r>
      <w:r w:rsidR="009736BF">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rsidR="009736BF">
        <w:fldChar w:fldCharType="separate"/>
      </w:r>
      <w:r w:rsidR="009736BF">
        <w:rPr>
          <w:noProof/>
        </w:rPr>
        <w:t>(Cooke and Philipp 2009)</w:t>
      </w:r>
      <w:r w:rsidR="009736BF">
        <w:fldChar w:fldCharType="end"/>
      </w:r>
      <w:r w:rsidR="009736BF">
        <w:t xml:space="preserve">. </w:t>
      </w:r>
      <w:r w:rsidR="005A1C4A">
        <w:t xml:space="preserve"> </w:t>
      </w:r>
      <w:r w:rsidR="009736BF">
        <w:t xml:space="preserve">Additional increases in diversity </w:t>
      </w:r>
      <w:r w:rsidR="009736BF">
        <w:lastRenderedPageBreak/>
        <w:t xml:space="preserve">towards the wetter side of the climate gradient include the addition of </w:t>
      </w:r>
      <w:r w:rsidR="005A1C4A">
        <w:t xml:space="preserve">black bullhead catfish (a demersal, nesting omnivore), and several shiner species (small broadcast </w:t>
      </w:r>
      <w:r w:rsidR="009736BF">
        <w:t>spawning minnows). These exploratory analyses call for depletion surveys to improve abundance estimates, improve rarefaction, and enable a thorough trait-analysis across the precipitation gradient.</w:t>
      </w:r>
    </w:p>
    <w:p w14:paraId="334E88D1" w14:textId="202DC420" w:rsidR="00BD78C4" w:rsidRDefault="009736BF" w:rsidP="001C12E9">
      <w:pPr>
        <w:spacing w:line="240" w:lineRule="auto"/>
        <w:ind w:firstLine="720"/>
        <w:contextualSpacing/>
      </w:pPr>
      <w:r>
        <w:t xml:space="preserve">Lastly, </w:t>
      </w:r>
      <w:proofErr w:type="gramStart"/>
      <w:r w:rsidR="00E27657">
        <w:t>Mesic</w:t>
      </w:r>
      <w:proofErr w:type="gramEnd"/>
      <w:r w:rsidR="00E27657">
        <w:t xml:space="preserve"> and sub-humid </w:t>
      </w:r>
      <w:r>
        <w:t xml:space="preserve">fish </w:t>
      </w:r>
      <w:r w:rsidR="00E27657">
        <w:t xml:space="preserve">communities varied in ordination space along the vertical axis which correlates strongly with flow regime metrics (Low Flow Pulse Percent and Flash Index). Only some mesic and sub-humid communities had </w:t>
      </w:r>
      <w:r w:rsidR="003630A5">
        <w:t>seasonally migrating taxa</w:t>
      </w:r>
      <w:r w:rsidR="009B7EC6">
        <w:t xml:space="preserve"> including </w:t>
      </w:r>
      <w:r w:rsidR="003630A5" w:rsidRPr="003630A5">
        <w:rPr>
          <w:i/>
          <w:iCs/>
        </w:rPr>
        <w:t xml:space="preserve">H. </w:t>
      </w:r>
      <w:proofErr w:type="spellStart"/>
      <w:r w:rsidR="003630A5" w:rsidRPr="003630A5">
        <w:rPr>
          <w:i/>
          <w:iCs/>
        </w:rPr>
        <w:t>cyanogutattus</w:t>
      </w:r>
      <w:proofErr w:type="spellEnd"/>
      <w:r w:rsidR="00442D6F">
        <w:t xml:space="preserve">, </w:t>
      </w:r>
      <w:r w:rsidR="003630A5" w:rsidRPr="003630A5">
        <w:rPr>
          <w:i/>
          <w:iCs/>
        </w:rPr>
        <w:t>T. maculatus</w:t>
      </w:r>
      <w:r w:rsidR="00BD78C4" w:rsidRPr="009A7FCE">
        <w:rPr>
          <w:i/>
          <w:iCs/>
        </w:rPr>
        <w:t>,</w:t>
      </w:r>
      <w:r w:rsidR="009E0165">
        <w:rPr>
          <w:i/>
          <w:iCs/>
        </w:rPr>
        <w:t xml:space="preserve"> </w:t>
      </w:r>
      <w:r w:rsidR="009E0165" w:rsidRPr="008015D8">
        <w:rPr>
          <w:iCs/>
        </w:rPr>
        <w:t xml:space="preserve">and </w:t>
      </w:r>
      <w:r w:rsidR="003630A5" w:rsidRPr="003630A5">
        <w:rPr>
          <w:i/>
        </w:rPr>
        <w:t>A. ro</w:t>
      </w:r>
      <w:r w:rsidR="003630A5">
        <w:rPr>
          <w:i/>
        </w:rPr>
        <w:t xml:space="preserve">strata </w:t>
      </w:r>
      <w:r w:rsidR="003630A5" w:rsidRPr="003630A5">
        <w:rPr>
          <w:iCs/>
        </w:rPr>
        <w:t>(</w:t>
      </w:r>
      <w:proofErr w:type="spellStart"/>
      <w:r w:rsidR="003630A5" w:rsidRPr="003630A5">
        <w:rPr>
          <w:iCs/>
        </w:rPr>
        <w:t>Rehage</w:t>
      </w:r>
      <w:proofErr w:type="spellEnd"/>
      <w:r w:rsidR="003630A5" w:rsidRPr="003630A5">
        <w:rPr>
          <w:iCs/>
        </w:rPr>
        <w:t xml:space="preserve"> et al. 2016; Koski 1978; </w:t>
      </w:r>
      <w:proofErr w:type="spellStart"/>
      <w:r w:rsidR="003630A5" w:rsidRPr="003630A5">
        <w:rPr>
          <w:iCs/>
        </w:rPr>
        <w:t>Wenner</w:t>
      </w:r>
      <w:proofErr w:type="spellEnd"/>
      <w:r w:rsidR="003630A5" w:rsidRPr="003630A5">
        <w:rPr>
          <w:iCs/>
        </w:rPr>
        <w:t>, C.A. 1978)</w:t>
      </w:r>
      <w:r w:rsidR="00BD78C4" w:rsidRPr="009A7FCE">
        <w:t xml:space="preserve">. </w:t>
      </w:r>
      <w:r w:rsidR="006E3F74">
        <w:t xml:space="preserve">Given the similar </w:t>
      </w:r>
      <w:r w:rsidR="003630A5">
        <w:t>proximity</w:t>
      </w:r>
      <w:r w:rsidR="006E3F74">
        <w:t xml:space="preserve"> to nearby </w:t>
      </w:r>
      <w:r w:rsidR="003630A5">
        <w:t xml:space="preserve">reservoirs and </w:t>
      </w:r>
      <w:r w:rsidR="006E3F74">
        <w:t xml:space="preserve">estuaries, </w:t>
      </w:r>
      <w:r w:rsidR="003630A5">
        <w:t>migratory</w:t>
      </w:r>
      <w:r w:rsidR="00BD78C4" w:rsidRPr="009A7FCE">
        <w:t xml:space="preserve"> taxa </w:t>
      </w:r>
      <w:r w:rsidR="003630A5">
        <w:t>may have been</w:t>
      </w:r>
      <w:r w:rsidR="006F1D6D">
        <w:t xml:space="preserve"> excluded from </w:t>
      </w:r>
      <w:r w:rsidR="00BD78C4" w:rsidRPr="009A7FCE">
        <w:t xml:space="preserve">semi-arid streams </w:t>
      </w:r>
      <w:r w:rsidR="00E27657">
        <w:t>by poor water quality (</w:t>
      </w:r>
      <w:r w:rsidR="003630A5">
        <w:t>elevated</w:t>
      </w:r>
      <w:r w:rsidR="00E27657">
        <w:t xml:space="preserve"> NH</w:t>
      </w:r>
      <w:r w:rsidR="00E27657">
        <w:rPr>
          <w:vertAlign w:val="subscript"/>
        </w:rPr>
        <w:t>4</w:t>
      </w:r>
      <w:r w:rsidR="00E27657">
        <w:rPr>
          <w:vertAlign w:val="superscript"/>
        </w:rPr>
        <w:t>+</w:t>
      </w:r>
      <w:r w:rsidR="00E27657">
        <w:t xml:space="preserve">) or </w:t>
      </w:r>
      <w:r w:rsidR="003630A5">
        <w:t>by</w:t>
      </w:r>
      <w:r w:rsidR="006E3F74">
        <w:t xml:space="preserve"> </w:t>
      </w:r>
      <w:r w:rsidR="003630A5">
        <w:t>habitat fragmentation</w:t>
      </w:r>
      <w:r w:rsidR="00E27657">
        <w:t xml:space="preserve"> that typify </w:t>
      </w:r>
      <w:r w:rsidR="00BD78C4" w:rsidRPr="009A7FCE">
        <w:t xml:space="preserve">semi-arid </w:t>
      </w:r>
      <w:r w:rsidR="00E27657">
        <w:t>streams</w:t>
      </w:r>
      <w:r>
        <w:t xml:space="preserve"> </w:t>
      </w:r>
      <w:r>
        <w:fldChar w:fldCharType="begin"/>
      </w:r>
      <w:r>
        <w:instrText xml:space="preserve"> ADDIN ZOTERO_ITEM CSL_CITATION {"citationID":"YTQDWXAN","properties":{"formattedCitation":"(Williams 1999; De Jong et al. 2015)","plainCitation":"(Williams 1999; De Jong et al. 2015)","noteIndex":0},"citationItems":[{"id":76,"uris":["http://zotero.org/users/local/tyq98Km3/items/GKR6WQI4"],"uri":["http://zotero.org/users/local/tyq98Km3/items/GKR6WQI4"],"itemData":{"id":76,"type":"article-journal","abstract":"Semi-arid and arid regions (i.e. drylands with annual mean rainfall between 25 and 500 mm) cover approximately one-third of the world’s land area and are inhabited by almost 400 million people. Because they are a resource in short supply, waters in drylands are under increasing human pressures, and many are threatened by rising salinities (salinisation) in particular. Rising salinities result from several causes. The salinities of many large natural salt lakes in drylands are rising as water is diverted from their inflows for irrigation and other uses. The excessive clearance of natural, deep-rooted vegetation from catchments and the discharge of saline agricultural wastewater causes the salinity of many freshwater lakes, wetlands and rivers to rise. The salinisation of some fresh waters is caused by rising saline groundwaters. And in some regions, increasing climatic aridity may be a cause of salinisation. Whatever the cause, salinisation has significant economic, social and environmental impacts. They are usually deleterious and often irreparable. Decreased biodiversity, changes in the natural character of aquatic ecosystems, and lower productivity are frequent ecological effects. In some dryland countries, salinisation is viewed as the single most important threat to water resources. However, the extent and importance of salinisation as a global threat has been greatly underestimated. Recognition of this is the first step in any attempt to manage it effectively. The aims of the present paper, therefore, are three-fold. First, it aims to define the problem and indicate its extent; second, it aims to outline the causes and effects of salinisation; third, it aims to highlight the social, economic and environmental costs and comment on management responses. An overarching aim is to draw attention to the importance of salinisation as a phenomenon of global significance to waters in drylands.","container-title":"Lakes &amp; Reservoirs: Science, Policy and Management for Sustainable Use","DOI":"10.1046/j.1440-1770.1999.00089.x","ISSN":"1440-1770","issue":"3-4","language":"en","note":"number: 3-4\n_eprint: https://onlinelibrary.wiley.com/doi/pdf/10.1046/j.1440-1770.1999.00089.x","page":"85-91","source":"Wiley Online Library","title":"Salinisation: A major threat to water resources in the arid and semi-arid regions of the world","title-short":"Salinisation","volume":"4","author":[{"family":"Williams","given":"W. D."}],"issued":{"date-parts":[["1999"]]}}},{"id":250,"uris":["http://zotero.org/users/local/tyq98Km3/items/ZC87IWFE"],"uri":["http://zotero.org/users/local/tyq98Km3/items/ZC87IWFE"],"itemData":{"id":250,"type":"article-journal","abstract":"Ephemeral streams in the southwestern United States have unpredictable, short, torrential flows during extreme weather, and their aquatic biology is poorly studied. During the 2006 monsoon, we sampled aquatic communities at 14 ephemeral stream sites within the Santa Cruz River, Arizona, and Río Puerco, New Mexico, watersheds following a monsoon-related thunderstorm and continuing daily until flows and pools dried. With the 86 taxa of macroinvertebrates that we collected, these sites host a modest community, although presence was limited by drying. Macroinvertebrate taxa richness was not associated with duration of water presence, and biomass was greater in sites with less water available. We collected more taxa in ephemeral reaches of interrupted streams than in truly ephemeral streams. Drought-resistant/resilient species traits were well represented. Vertebrates colonized these ephemeral stream reaches quickly; however, native fish species used ephemeral reaches as corridors between perennial reaches while nonnative fish were unable to do so, and amphibians sometimes completed the aquatic portion of their life cycle in the receding waters. This study provides the first data on aquatic organisms in ephemeral streams immediately after monsoon thunderstorms in the southwestern United States. Arroyos efímeros en el suroeste de los Estados Unidos suelen tener flujos impredecibles, breves, y torrenciales durante condiciones meteorológicas extremas, y su biología acuática es poco estudiada. Durante el monzón del 2006, muestreamos las comunidades acuáticas en 14 arroyos efímeros dentro de las cuencas del río Santa Cruz, Arizona, y Río Puerco, Nuevo México, después de una tormenta relacionada con el monzón y continuamos muestreando todos los días hasta que los flujos y charcos se secaron. Con 86 taxa de macroinvertebrados acuáticos, estos arroyos albergaron una comunidad modesta, aunque la presencia fue limitada por la sequía. La riqueza de taxa de macroinvertebrados no se asoció con la duración de la presencia de agua y la biomasa fue mayor en los arroyos con menos agua disponible. Más taxa fueron colectados en secciones efímeras de arroyos interrumpidos que en arroyos verdaderamente efímeros. Características específicas de la resistencia y recuperación a la sequía estuvieron bien representadas. Los vertebrados colonizaron estas secciones efímeras de arroyos rápidamente; sin embargo, especies de peces nativos usaron las secciones efímeras como corredores entre secciones perennes, mientras que los peces no nativos no pudieron hacerlo, y anfibios a veces realizaron la parte acuática de su ciclo de vida en las aguas retrocediendo. Este estudio proporciona los primeros datos sobre los organismos acuáticos en arroyos efímeros inmediatamente después de tormentas monzónicas en el suroeste de los Estados Unidos.","container-title":"The Southwestern Naturalist","ISSN":"0038-4909","issue":"4","note":"publisher: Southwestern Association of Naturalists","page":"349-359","source":"JSTOR","title":"AQUATIC INVERTEBRATE AND VERTEBRATE COMMUNITIES OF EPHEMERAL STREAM ECOSYSTEMS IN THE ARID SOUTHWESTERN UNITED STATES","volume":"60","author":[{"family":"De Jong","given":"Grant D."},{"family":"Canton","given":"Steven P."},{"family":"Lynch","given":"Jeniffer S."},{"family":"Murphy","given":"Mark"}],"issued":{"date-parts":[["2015"]]}}}],"schema":"https://github.com/citation-style-language/schema/raw/master/csl-citation.json"} </w:instrText>
      </w:r>
      <w:r>
        <w:fldChar w:fldCharType="separate"/>
      </w:r>
      <w:r w:rsidRPr="009736BF">
        <w:t>(Williams 1999; De Jong et al. 2015)</w:t>
      </w:r>
      <w:r>
        <w:fldChar w:fldCharType="end"/>
      </w:r>
      <w:r w:rsidR="00BD78C4" w:rsidRPr="009A7FCE">
        <w:t>.</w:t>
      </w:r>
      <w:r w:rsidR="00E27657">
        <w:t xml:space="preserve"> </w:t>
      </w:r>
      <w:r w:rsidR="003630A5">
        <w:t>To</w:t>
      </w:r>
      <w:r w:rsidR="00E179D6">
        <w:t xml:space="preserve"> substantiate the </w:t>
      </w:r>
      <w:r w:rsidR="003630A5">
        <w:t xml:space="preserve">hypothesis </w:t>
      </w:r>
      <w:r w:rsidR="00E179D6">
        <w:t xml:space="preserve">that low-flow hydrology restricts fish movement in the semi-arid region of the precipitation gradient, we need to conduct </w:t>
      </w:r>
      <w:r w:rsidR="00E27657">
        <w:t>periodic surveys to capture temporal variability among sites throughout the gradient</w:t>
      </w:r>
      <w:r w:rsidR="001C59E6">
        <w:t>.</w:t>
      </w:r>
    </w:p>
    <w:p w14:paraId="77B19AF0" w14:textId="0C4DB71E" w:rsidR="00862591" w:rsidRDefault="00E17401" w:rsidP="00956D08">
      <w:pPr>
        <w:spacing w:line="240" w:lineRule="auto"/>
        <w:ind w:firstLine="720"/>
        <w:contextualSpacing/>
        <w:rPr>
          <w:iCs/>
        </w:rPr>
      </w:pPr>
      <w:r>
        <w:rPr>
          <w:iCs/>
        </w:rPr>
        <w:t>I</w:t>
      </w:r>
      <w:r w:rsidR="00C95DE7" w:rsidRPr="001C59E6">
        <w:rPr>
          <w:iCs/>
        </w:rPr>
        <w:t>nvertebrate communit</w:t>
      </w:r>
      <w:r w:rsidR="009736BF">
        <w:rPr>
          <w:iCs/>
        </w:rPr>
        <w:t xml:space="preserve">y </w:t>
      </w:r>
      <w:r w:rsidR="00E07039">
        <w:rPr>
          <w:iCs/>
        </w:rPr>
        <w:t>compositions shifted along the climate gradient</w:t>
      </w:r>
      <w:r w:rsidR="00E34971">
        <w:rPr>
          <w:iCs/>
        </w:rPr>
        <w:t>,</w:t>
      </w:r>
      <w:r w:rsidR="00E07039">
        <w:rPr>
          <w:iCs/>
        </w:rPr>
        <w:t xml:space="preserve"> but </w:t>
      </w:r>
      <w:r w:rsidR="009736BF">
        <w:rPr>
          <w:iCs/>
        </w:rPr>
        <w:t>diversity did not correlate with precipitation</w:t>
      </w:r>
      <w:r w:rsidR="00862591">
        <w:rPr>
          <w:iCs/>
        </w:rPr>
        <w:t>.</w:t>
      </w:r>
      <w:r w:rsidR="007F7591">
        <w:rPr>
          <w:iCs/>
        </w:rPr>
        <w:t xml:space="preserve"> </w:t>
      </w:r>
      <w:r w:rsidR="00867FB4">
        <w:rPr>
          <w:iCs/>
        </w:rPr>
        <w:t xml:space="preserve">The lack of an invertebrate diversity relationship to precipitation may </w:t>
      </w:r>
      <w:r w:rsidR="00431446">
        <w:rPr>
          <w:iCs/>
        </w:rPr>
        <w:t>have been</w:t>
      </w:r>
      <w:r w:rsidR="00867FB4">
        <w:rPr>
          <w:iCs/>
        </w:rPr>
        <w:t xml:space="preserve"> caused by </w:t>
      </w:r>
      <w:r w:rsidR="00111656">
        <w:rPr>
          <w:iCs/>
        </w:rPr>
        <w:t>the inherently larger species pool for invertebrates which include</w:t>
      </w:r>
      <w:r w:rsidR="00431446">
        <w:rPr>
          <w:iCs/>
        </w:rPr>
        <w:t>d</w:t>
      </w:r>
      <w:r w:rsidR="00111656">
        <w:rPr>
          <w:iCs/>
        </w:rPr>
        <w:t xml:space="preserve"> more taxa with biological adaptations to drought compared to fish. </w:t>
      </w:r>
      <w:r w:rsidR="00431446">
        <w:rPr>
          <w:iCs/>
        </w:rPr>
        <w:t xml:space="preserve">Thus, diversity as a metric, may not have been sensitive enough to capture community shifts in invertebrates within the limited scale of this study. This invertebrate study may have encountered methodological limitations. In slow currents, </w:t>
      </w:r>
      <w:r w:rsidR="00E07039">
        <w:rPr>
          <w:iCs/>
        </w:rPr>
        <w:t>kick-net</w:t>
      </w:r>
      <w:r w:rsidR="00431446">
        <w:rPr>
          <w:iCs/>
        </w:rPr>
        <w:t xml:space="preserve"> surveys have </w:t>
      </w:r>
      <w:r w:rsidR="00E07039">
        <w:rPr>
          <w:iCs/>
        </w:rPr>
        <w:t>struggle to capture</w:t>
      </w:r>
      <w:r w:rsidR="00431446">
        <w:rPr>
          <w:iCs/>
        </w:rPr>
        <w:t xml:space="preserve"> fauna in sand, clay, and silt substrates. So, in these systems, we suspect rapid bioassessment missed a substantial proportion of the available habitat to stream invertebrates. Future surveys will benefit from collections of sediment cores for invertebrate analysis. </w:t>
      </w:r>
    </w:p>
    <w:p w14:paraId="39D41CED" w14:textId="6F6DE37E" w:rsidR="00E66333" w:rsidRDefault="00587399" w:rsidP="00906244">
      <w:pPr>
        <w:spacing w:line="240" w:lineRule="auto"/>
        <w:ind w:firstLine="720"/>
        <w:contextualSpacing/>
      </w:pPr>
      <w:r>
        <w:rPr>
          <w:iCs/>
        </w:rPr>
        <w:t xml:space="preserve">In this study, </w:t>
      </w:r>
      <w:r w:rsidRPr="001C59E6">
        <w:t xml:space="preserve">Low flow pulse percentage (LFPP) </w:t>
      </w:r>
      <w:r>
        <w:t>approximate</w:t>
      </w:r>
      <w:r w:rsidR="00906244">
        <w:t>d</w:t>
      </w:r>
      <w:r>
        <w:t xml:space="preserve"> drought prevalence and </w:t>
      </w:r>
      <w:r w:rsidRPr="001C59E6">
        <w:t xml:space="preserve">was </w:t>
      </w:r>
      <w:r>
        <w:t>the sole</w:t>
      </w:r>
      <w:r w:rsidRPr="001C59E6">
        <w:t xml:space="preserve"> significant predictor of invertebrate community diversity</w:t>
      </w:r>
      <w:r>
        <w:t xml:space="preserve"> (Fig.</w:t>
      </w:r>
      <w:r w:rsidR="00431446">
        <w:t>5</w:t>
      </w:r>
      <w:r>
        <w:t>)</w:t>
      </w:r>
      <w:r w:rsidRPr="001C59E6">
        <w:t>.</w:t>
      </w:r>
      <w:r w:rsidR="00E07039">
        <w:t xml:space="preserve"> </w:t>
      </w:r>
      <w:r w:rsidR="00661BEA">
        <w:t>In addition to LFPP, t</w:t>
      </w:r>
      <w:r w:rsidR="00E07039">
        <w:t xml:space="preserve">he top-ranked multiple regression models </w:t>
      </w:r>
      <w:r w:rsidR="00661BEA">
        <w:t>also implicated</w:t>
      </w:r>
      <w:r w:rsidR="00E07039">
        <w:t xml:space="preserve"> NH</w:t>
      </w:r>
      <w:r w:rsidR="00E07039">
        <w:rPr>
          <w:vertAlign w:val="subscript"/>
        </w:rPr>
        <w:t>4</w:t>
      </w:r>
      <w:r w:rsidR="00E07039">
        <w:rPr>
          <w:vertAlign w:val="superscript"/>
        </w:rPr>
        <w:t>+</w:t>
      </w:r>
      <w:r w:rsidR="00E07039">
        <w:t xml:space="preserve"> </w:t>
      </w:r>
      <w:r w:rsidR="00661BEA">
        <w:t>was an effective predictor of</w:t>
      </w:r>
      <w:r w:rsidR="00E07039">
        <w:t xml:space="preserve"> invertebrate diversity. </w:t>
      </w:r>
      <w:r w:rsidR="00906244">
        <w:t xml:space="preserve">Semi-arid community compositions included a higher proportion of gastropods which </w:t>
      </w:r>
      <w:r w:rsidR="00F16E0B">
        <w:t>are</w:t>
      </w:r>
      <w:r w:rsidR="00906244">
        <w:t xml:space="preserve"> well adapted to the stresses </w:t>
      </w:r>
      <w:r w:rsidR="00F16E0B">
        <w:t>that characterize</w:t>
      </w:r>
      <w:r w:rsidR="00906244">
        <w:t xml:space="preserve"> increased </w:t>
      </w:r>
      <w:r>
        <w:t>LFPP</w:t>
      </w:r>
      <w:r w:rsidR="00661BEA">
        <w:t xml:space="preserve"> (Fig 5.)</w:t>
      </w:r>
      <w:r w:rsidR="00E07039">
        <w:t xml:space="preserve">. </w:t>
      </w:r>
      <w:r w:rsidR="00906244">
        <w:t xml:space="preserve">For example, </w:t>
      </w:r>
      <w:r w:rsidRPr="008D2795">
        <w:rPr>
          <w:i/>
          <w:iCs/>
        </w:rPr>
        <w:t>M</w:t>
      </w:r>
      <w:r w:rsidR="00661BEA">
        <w:rPr>
          <w:i/>
          <w:iCs/>
        </w:rPr>
        <w:t>.</w:t>
      </w:r>
      <w:r w:rsidRPr="008D2795">
        <w:rPr>
          <w:i/>
          <w:iCs/>
        </w:rPr>
        <w:t xml:space="preserve"> </w:t>
      </w:r>
      <w:proofErr w:type="spellStart"/>
      <w:r w:rsidRPr="008D2795">
        <w:rPr>
          <w:i/>
          <w:iCs/>
        </w:rPr>
        <w:t>tuberculata</w:t>
      </w:r>
      <w:proofErr w:type="spellEnd"/>
      <w:r w:rsidR="00E66333">
        <w:t xml:space="preserve"> </w:t>
      </w:r>
      <w:r w:rsidR="00F16E0B">
        <w:t>were the most</w:t>
      </w:r>
      <w:r w:rsidR="00906244">
        <w:t xml:space="preserve"> abundant primary consumers </w:t>
      </w:r>
      <w:r w:rsidR="00F16E0B">
        <w:t xml:space="preserve">in the semi-arid streams </w:t>
      </w:r>
      <w:r w:rsidR="00906244">
        <w:t>a</w:t>
      </w:r>
      <w:r w:rsidR="00111656">
        <w:t xml:space="preserve">nd </w:t>
      </w:r>
      <w:r w:rsidR="00F16E0B">
        <w:t xml:space="preserve">can resist the osmotic stress imposed by drought conditions </w:t>
      </w:r>
      <w:r w:rsidR="009F2BC2">
        <w:t xml:space="preserve">with a broad range of </w:t>
      </w:r>
      <w:r w:rsidR="00F16E0B">
        <w:t xml:space="preserve">salinity </w:t>
      </w:r>
      <w:r w:rsidR="00E66333">
        <w:t>tolerance (</w:t>
      </w:r>
      <w:r w:rsidR="00EE6E30">
        <w:t>0-23 PSU)</w:t>
      </w:r>
      <w:r w:rsidR="00F16E0B">
        <w:t>.</w:t>
      </w:r>
      <w:r w:rsidR="009F2BC2">
        <w:t xml:space="preserve"> This species</w:t>
      </w:r>
      <w:r w:rsidR="00FE5097">
        <w:t xml:space="preserve"> is also well-</w:t>
      </w:r>
      <w:r w:rsidR="00661BEA">
        <w:t>adapted</w:t>
      </w:r>
      <w:r w:rsidR="00FE5097">
        <w:t xml:space="preserve"> to survive and reproduce throughout periodic dewatering due to its rapid maturation (21-62 days), asexual reproduction, and internal offspring gestation</w:t>
      </w:r>
      <w:r w:rsidR="00F16E0B">
        <w:t xml:space="preserve"> </w:t>
      </w:r>
      <w:r w:rsidR="00F16E0B">
        <w:fldChar w:fldCharType="begin"/>
      </w:r>
      <w:r w:rsidR="00F16E0B">
        <w:instrText xml:space="preserve"> ADDIN ZOTERO_ITEM CSL_CITATION {"citationID":"RiqOgDY3","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rsidR="00F16E0B">
        <w:fldChar w:fldCharType="separate"/>
      </w:r>
      <w:r w:rsidR="00F16E0B" w:rsidRPr="00F16E0B">
        <w:t>(Farani et al. 2015)</w:t>
      </w:r>
      <w:r w:rsidR="00F16E0B">
        <w:fldChar w:fldCharType="end"/>
      </w:r>
      <w:r w:rsidR="00F16E0B">
        <w:t>. Droughts represent a ramping disturbance as water availability and quality diminish over time and most i</w:t>
      </w:r>
      <w:r w:rsidR="00F16E0B">
        <w:rPr>
          <w:iCs/>
        </w:rPr>
        <w:t xml:space="preserve">nvertebrates are unable to escape due to restricted in-stream mobility compared to fish. </w:t>
      </w:r>
      <w:r w:rsidR="00FE5097">
        <w:rPr>
          <w:iCs/>
        </w:rPr>
        <w:t xml:space="preserve"> </w:t>
      </w:r>
      <w:r w:rsidR="00F16E0B">
        <w:rPr>
          <w:iCs/>
        </w:rPr>
        <w:t xml:space="preserve">aquatic invertebrates can access refuge in the hyporheic zone, interstitial spaces, and in some cases utilize desiccation-resistant life-stages </w: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 </w:instrText>
      </w:r>
      <w:r w:rsidR="00F16E0B">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sidR="00F16E0B">
        <w:rPr>
          <w:iCs/>
        </w:rPr>
        <w:instrText xml:space="preserve"> ADDIN EN.CITE.DATA </w:instrText>
      </w:r>
      <w:r w:rsidR="00F16E0B">
        <w:rPr>
          <w:iCs/>
        </w:rPr>
      </w:r>
      <w:r w:rsidR="00F16E0B">
        <w:rPr>
          <w:iCs/>
        </w:rPr>
        <w:fldChar w:fldCharType="end"/>
      </w:r>
      <w:r w:rsidR="00F16E0B">
        <w:rPr>
          <w:iCs/>
        </w:rPr>
      </w:r>
      <w:r w:rsidR="00F16E0B">
        <w:rPr>
          <w:iCs/>
        </w:rPr>
        <w:fldChar w:fldCharType="separate"/>
      </w:r>
      <w:r w:rsidR="00F16E0B">
        <w:rPr>
          <w:iCs/>
          <w:noProof/>
        </w:rPr>
        <w:t>(Boulton, Peterson et al. 1992, Boulton 2003)</w:t>
      </w:r>
      <w:r w:rsidR="00F16E0B">
        <w:rPr>
          <w:iCs/>
        </w:rPr>
        <w:fldChar w:fldCharType="end"/>
      </w:r>
      <w:r w:rsidR="00F16E0B">
        <w:rPr>
          <w:iCs/>
        </w:rPr>
        <w:t>.</w:t>
      </w:r>
    </w:p>
    <w:p w14:paraId="3A9CE2FE" w14:textId="19BDA330" w:rsidR="00850998" w:rsidRDefault="00661BEA" w:rsidP="00956D08">
      <w:pPr>
        <w:spacing w:line="240" w:lineRule="auto"/>
        <w:ind w:firstLine="720"/>
        <w:contextualSpacing/>
      </w:pPr>
      <w:r>
        <w:t xml:space="preserve">As humidity increases, mesic </w:t>
      </w:r>
      <w:r w:rsidR="00646FAB">
        <w:t xml:space="preserve">invertebrate communities </w:t>
      </w:r>
      <w:r>
        <w:t>contain a mixture of grazers, omnivores and an abundance of predators including Odonata and Hemiptera</w:t>
      </w:r>
      <w:r w:rsidR="00646FAB">
        <w:t xml:space="preserve"> (Fig. 5)</w:t>
      </w:r>
      <w:r>
        <w:t xml:space="preserve">. As precipitation increases, there is a shift in primary consumers from </w:t>
      </w:r>
      <w:proofErr w:type="spellStart"/>
      <w:r>
        <w:t>Gastropoda</w:t>
      </w:r>
      <w:proofErr w:type="spellEnd"/>
      <w:r>
        <w:t xml:space="preserve"> to </w:t>
      </w:r>
      <w:proofErr w:type="spellStart"/>
      <w:r>
        <w:t>Ephemerpotera</w:t>
      </w:r>
      <w:proofErr w:type="spellEnd"/>
      <w:r>
        <w:t xml:space="preserve"> and Trichoptera; the latter species indicating enhance water quality </w:t>
      </w:r>
      <w:r w:rsidRPr="00D1402C">
        <w:t xml:space="preserve">conditions </w:t>
      </w:r>
      <w:r w:rsidRPr="00D1402C">
        <w:fldChar w:fldCharType="begin"/>
      </w:r>
      <w:r w:rsidRPr="00D1402C">
        <w:instrText xml:space="preserve"> ADDIN EN.CITE &lt;EndNote&gt;&lt;Cite&gt;&lt;Author&gt;Rosenberg&lt;/Author&gt;&lt;Year&gt;1993&lt;/Year&gt;&lt;RecNum&gt;250&lt;/RecNum&gt;&lt;DisplayText&gt;(Rosenberg and Resh 1993)&lt;/DisplayText&gt;&lt;record&gt;&lt;rec-number&gt;250&lt;/rec-number&gt;&lt;foreign-keys&gt;&lt;key app="EN" db-id="psz5tzvegvfzxvewravxdtp5xdsswfzfxrww" timestamp="1590540956"&gt;250&lt;/key&gt;&lt;/foreign-keys&gt;&lt;ref-type name="Book"&gt;6&lt;/ref-type&gt;&lt;contributors&gt;&lt;authors&gt;&lt;author&gt;Rosenberg, D.M.&lt;/author&gt;&lt;author&gt;Resh, V.H.&lt;/author&gt;&lt;/authors&gt;&lt;/contributors&gt;&lt;titles&gt;&lt;title&gt;Freshwater Biomonitoring and Benthic Macroinvertebrates&lt;/title&gt;&lt;/titles&gt;&lt;dates&gt;&lt;year&gt;1993&lt;/year&gt;&lt;/dates&gt;&lt;pub-location&gt;Boston&lt;/pub-location&gt;&lt;publisher&gt;Kluwer Academic Publishers&lt;/publisher&gt;&lt;urls&gt;&lt;/urls&gt;&lt;/record&gt;&lt;/Cite&gt;&lt;/EndNote&gt;</w:instrText>
      </w:r>
      <w:r w:rsidRPr="00D1402C">
        <w:fldChar w:fldCharType="separate"/>
      </w:r>
      <w:r w:rsidRPr="00D1402C">
        <w:rPr>
          <w:noProof/>
        </w:rPr>
        <w:t>(Rosenberg and Resh 1993)</w:t>
      </w:r>
      <w:r w:rsidRPr="00D1402C">
        <w:fldChar w:fldCharType="end"/>
      </w:r>
      <w:r w:rsidRPr="00D1402C">
        <w:t>.</w:t>
      </w:r>
      <w:r>
        <w:t xml:space="preserve"> Additionally, these taxa have longer life cycles (26-261days) than the prominent grazers at semi-arid sites </w:t>
      </w:r>
      <w:r>
        <w:fldChar w:fldCharType="begin"/>
      </w:r>
      <w:r>
        <w:instrText xml:space="preserve"> ADDIN EN.CITE &lt;EndNote&gt;&lt;Cite&gt;&lt;Author&gt;Jackson&lt;/Author&gt;&lt;Year&gt;1995&lt;/Year&gt;&lt;RecNum&gt;253&lt;/RecNum&gt;&lt;DisplayText&gt;(Jackson and Sweeney 1995)&lt;/DisplayText&gt;&lt;record&gt;&lt;rec-number&gt;253&lt;/rec-number&gt;&lt;foreign-keys&gt;&lt;key app="EN" db-id="psz5tzvegvfzxvewravxdtp5xdsswfzfxrww" timestamp="1590547942"&gt;253&lt;/key&gt;&lt;/foreign-keys&gt;&lt;ref-type name="Journal Article"&gt;17&lt;/ref-type&gt;&lt;contributors&gt;&lt;authors&gt;&lt;author&gt;Jackson, J. K.&lt;/author&gt;&lt;author&gt;Sweeney, B. W.&lt;/author&gt;&lt;/authors&gt;&lt;/contributors&gt;&lt;titles&gt;&lt;title&gt;EGG AND LARVAL DEVELOPMENT TIMES FOR 35 SPECIES OF TROPICAL STREAM INSECTS FROM COSTA-RICA&lt;/title&gt;&lt;secondary-title&gt;Journal of the North American Benthological Society&lt;/secondary-title&gt;&lt;/titles&gt;&lt;periodical&gt;&lt;full-title&gt;Journal of the North American Benthological Society&lt;/full-title&gt;&lt;/periodical&gt;&lt;pages&gt;115-130&lt;/pages&gt;&lt;volume&gt;14&lt;/volume&gt;&lt;number&gt;1&lt;/number&gt;&lt;dates&gt;&lt;year&gt;1995&lt;/year&gt;&lt;pub-dates&gt;&lt;date&gt;Mar&lt;/date&gt;&lt;/pub-dates&gt;&lt;/dates&gt;&lt;isbn&gt;0887-3593&lt;/isbn&gt;&lt;accession-num&gt;WOS:A1995QQ80800011&lt;/accession-num&gt;&lt;urls&gt;&lt;related-urls&gt;&lt;url&gt;&amp;lt;Go to ISI&amp;gt;://WOS:A1995QQ80800011&lt;/url&gt;&lt;/related-urls&gt;&lt;/urls&gt;&lt;electronic-resource-num&gt;10.2307/1467728&lt;/electronic-resource-num&gt;&lt;/record&gt;&lt;/Cite&gt;&lt;/EndNote&gt;</w:instrText>
      </w:r>
      <w:r>
        <w:fldChar w:fldCharType="separate"/>
      </w:r>
      <w:r>
        <w:rPr>
          <w:noProof/>
        </w:rPr>
        <w:t>(Jackson and Sweeney 1995)</w:t>
      </w:r>
      <w:r>
        <w:fldChar w:fldCharType="end"/>
      </w:r>
      <w:r>
        <w:t>. On the wet side of the gradient</w:t>
      </w:r>
      <w:r w:rsidR="00F43B9D">
        <w:t xml:space="preserve"> sites </w:t>
      </w:r>
      <w:r w:rsidR="00BC3EE4">
        <w:t xml:space="preserve">shift to include </w:t>
      </w:r>
      <w:r w:rsidR="00646FAB">
        <w:t>detritivores</w:t>
      </w:r>
      <w:r w:rsidR="00BC3EE4">
        <w:t xml:space="preserve"> in the orders of Amphipoda and Crustacea</w:t>
      </w:r>
      <w:r w:rsidR="00F43B9D">
        <w:t>. Th</w:t>
      </w:r>
      <w:r w:rsidR="00BC3EE4">
        <w:t>ese results suggest that precipitation</w:t>
      </w:r>
      <w:r w:rsidR="00F43B9D">
        <w:t xml:space="preserve"> acts to regulate insect communities at the primary consumer level</w:t>
      </w:r>
      <w:r w:rsidR="00BC3EE4">
        <w:t xml:space="preserve"> from the bottom </w:t>
      </w:r>
      <w:r w:rsidR="00BC3EE4">
        <w:lastRenderedPageBreak/>
        <w:t>up. But these analyses are exploratory and lack the sufficient thoroughness and weight of sampling effort to confidently conduct a functional feeding group analysis</w:t>
      </w:r>
      <w:r w:rsidR="00F43B9D">
        <w:t>.</w:t>
      </w:r>
      <w:r w:rsidR="00491E30">
        <w:t xml:space="preserve"> Discerning the specific mechanisms of drought (intensity, duration, seasonality, and predictability) will require continuous sampling across the precipitation gradient</w:t>
      </w:r>
      <w:r w:rsidR="002D3679">
        <w:t>.</w:t>
      </w:r>
    </w:p>
    <w:p w14:paraId="66BC6AFC" w14:textId="0AE7BBD3" w:rsidR="003E0062" w:rsidRDefault="00AC3749" w:rsidP="00956D08">
      <w:pPr>
        <w:spacing w:line="240" w:lineRule="auto"/>
        <w:ind w:firstLine="720"/>
        <w:contextualSpacing/>
      </w:pPr>
      <w:r>
        <w:t>The removal</w:t>
      </w:r>
      <w:r w:rsidR="00646FAB">
        <w:t xml:space="preserve"> of one</w:t>
      </w:r>
      <w:r>
        <w:t xml:space="preserve"> apparent outlier (Tranquitas Creek) in the invertebrate analysis would produce</w:t>
      </w:r>
      <w:r w:rsidR="00646FAB">
        <w:t xml:space="preserve"> a negative correlation between invertebrate diversity and precipitation. </w:t>
      </w:r>
      <w:r w:rsidR="00C34749">
        <w:t>I</w:t>
      </w:r>
      <w:r w:rsidR="00AE065C">
        <w:t>nvertebrate diversity</w:t>
      </w:r>
      <w:r w:rsidR="00C34749">
        <w:t xml:space="preserve"> decreasing</w:t>
      </w:r>
      <w:r w:rsidR="00AE065C">
        <w:t xml:space="preserve"> with precipitation </w:t>
      </w:r>
      <w:r w:rsidR="003E0062">
        <w:t xml:space="preserve">would </w:t>
      </w:r>
      <w:r w:rsidR="00AE065C">
        <w:t xml:space="preserve">coincide with fish becoming more diverse across the gradient and </w:t>
      </w:r>
      <w:r w:rsidR="003E0062">
        <w:t xml:space="preserve">would </w:t>
      </w:r>
      <w:r w:rsidR="00AE065C">
        <w:t>point towards competitive exclusion between the guilds. However, t</w:t>
      </w:r>
      <w:r>
        <w:t>he apparent outlier had</w:t>
      </w:r>
      <w:r w:rsidR="00646FAB">
        <w:t xml:space="preserve"> environmental predictors </w:t>
      </w:r>
      <w:r>
        <w:t xml:space="preserve">that were </w:t>
      </w:r>
      <w:proofErr w:type="gramStart"/>
      <w:r>
        <w:t>similar</w:t>
      </w:r>
      <w:r w:rsidR="00646FAB">
        <w:t xml:space="preserve"> to</w:t>
      </w:r>
      <w:proofErr w:type="gramEnd"/>
      <w:r w:rsidR="00646FAB">
        <w:t xml:space="preserve"> our other semi-arid site (</w:t>
      </w:r>
      <w:r>
        <w:t xml:space="preserve">high LFPP, </w:t>
      </w:r>
      <w:r w:rsidR="00646FAB">
        <w:t>conductivity and NH</w:t>
      </w:r>
      <w:r w:rsidR="00646FAB">
        <w:rPr>
          <w:vertAlign w:val="subscript"/>
        </w:rPr>
        <w:t>4</w:t>
      </w:r>
      <w:r w:rsidR="00646FAB">
        <w:rPr>
          <w:vertAlign w:val="superscript"/>
        </w:rPr>
        <w:t>+</w:t>
      </w:r>
      <w:r>
        <w:t>, etc.</w:t>
      </w:r>
      <w:r w:rsidR="00646FAB">
        <w:t>)</w:t>
      </w:r>
      <w:r>
        <w:t xml:space="preserve">, providing no hint as to the cause of the depauperate species count.  With an already low number of sample sites, </w:t>
      </w:r>
      <w:r w:rsidR="00155A54">
        <w:t>we retained the curious site within our analyses</w:t>
      </w:r>
      <w:r w:rsidR="003E0062">
        <w:t xml:space="preserve"> and call for continued sampling to investigate this potential intersection between bottom-up and top-down ecosystem processes within a natural experiment</w:t>
      </w:r>
    </w:p>
    <w:p w14:paraId="26B3B979" w14:textId="43A6EE2D" w:rsidR="00F44D34" w:rsidRDefault="00C34749" w:rsidP="00956D08">
      <w:pPr>
        <w:spacing w:line="240" w:lineRule="auto"/>
        <w:ind w:firstLine="720"/>
        <w:contextualSpacing/>
      </w:pPr>
      <w:r>
        <w:t xml:space="preserve">Our results tease that deteriorating water quality due to reductions in annual precipitation prohibit larger insectivorous fish resulting in a proliferation of insect predators in mesic and semi-arid streams. </w:t>
      </w:r>
      <w:r w:rsidR="003E0062">
        <w:t xml:space="preserve">Even with the confusing outlier, maximum invertebrate diversity </w:t>
      </w:r>
      <w:r w:rsidR="00DC2526">
        <w:t>occurred</w:t>
      </w:r>
      <w:r w:rsidR="003E0062">
        <w:t xml:space="preserve"> at mesic locations and t</w:t>
      </w:r>
      <w:r w:rsidR="007A248E">
        <w:t>he compositional shift</w:t>
      </w:r>
      <w:r w:rsidR="003E0062">
        <w:t>ed</w:t>
      </w:r>
      <w:r w:rsidR="007A248E">
        <w:t xml:space="preserve"> broadly </w:t>
      </w:r>
      <w:r w:rsidR="003E0062">
        <w:t xml:space="preserve">to </w:t>
      </w:r>
      <w:r w:rsidR="007A248E">
        <w:t xml:space="preserve">indicate that predation </w:t>
      </w:r>
      <w:r>
        <w:t>or</w:t>
      </w:r>
      <w:r w:rsidR="007A248E">
        <w:t xml:space="preserve"> competition play</w:t>
      </w:r>
      <w:r w:rsidR="003E0062">
        <w:t>ed</w:t>
      </w:r>
      <w:r w:rsidR="007A248E">
        <w:t xml:space="preserve"> larger roles in community assembly at mesic and sub-humid sites </w:t>
      </w:r>
      <w:r w:rsidR="006D47B1">
        <w:fldChar w:fldCharType="begin"/>
      </w:r>
      <w:r w:rsidR="006D47B1">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rsidR="006D47B1">
        <w:fldChar w:fldCharType="separate"/>
      </w:r>
      <w:r w:rsidR="006D47B1">
        <w:rPr>
          <w:noProof/>
        </w:rPr>
        <w:t>(Dahl and Greenberg 1998)</w:t>
      </w:r>
      <w:r w:rsidR="006D47B1">
        <w:fldChar w:fldCharType="end"/>
      </w:r>
      <w:r w:rsidR="005A4538">
        <w:t xml:space="preserve">. </w:t>
      </w:r>
      <w:r w:rsidR="00851196">
        <w:t xml:space="preserve">Here, we </w:t>
      </w:r>
      <w:r w:rsidR="003E0062">
        <w:t>suspected</w:t>
      </w:r>
      <w:r w:rsidR="007A248E">
        <w:t xml:space="preserve"> fish </w:t>
      </w:r>
      <w:r w:rsidR="003E0062">
        <w:t>we</w:t>
      </w:r>
      <w:r w:rsidR="007A248E">
        <w:t xml:space="preserve">re </w:t>
      </w:r>
      <w:r>
        <w:t xml:space="preserve">either </w:t>
      </w:r>
      <w:r w:rsidR="007A248E">
        <w:t xml:space="preserve">superior </w:t>
      </w:r>
      <w:r>
        <w:t>competitors or directly consumed Hemiptera</w:t>
      </w:r>
      <w:r w:rsidR="00840033">
        <w:t xml:space="preserve"> and Odonata</w:t>
      </w:r>
      <w:r>
        <w:t xml:space="preserve">. In this way, </w:t>
      </w:r>
      <w:r w:rsidR="007A248E">
        <w:t>fish at sub-humid sites restrict</w:t>
      </w:r>
      <w:r w:rsidR="003E0062">
        <w:t>ed</w:t>
      </w:r>
      <w:r w:rsidR="007A248E">
        <w:t xml:space="preserve"> invertebrate communities to</w:t>
      </w:r>
      <w:r w:rsidR="00491E30">
        <w:t xml:space="preserve"> species with anti-predator adaptations including</w:t>
      </w:r>
      <w:r w:rsidR="007A248E">
        <w:t xml:space="preserve"> small</w:t>
      </w:r>
      <w:r w:rsidR="00491E30">
        <w:t xml:space="preserve"> size, </w:t>
      </w:r>
      <w:r w:rsidR="003E0062">
        <w:t>passive</w:t>
      </w:r>
      <w:r w:rsidR="00491E30">
        <w:t xml:space="preserve"> forag</w:t>
      </w:r>
      <w:r w:rsidR="003E0062">
        <w:t>ing</w:t>
      </w:r>
      <w:r w:rsidR="00491E30">
        <w:t xml:space="preserve"> strategies, </w:t>
      </w:r>
      <w:r w:rsidR="003E0062">
        <w:t xml:space="preserve">camouflage, </w:t>
      </w:r>
      <w:r w:rsidR="00491E30">
        <w:t xml:space="preserve">and armoring </w:t>
      </w:r>
      <w:r w:rsidR="00491E30">
        <w:fldChar w:fldCharType="begin"/>
      </w:r>
      <w:r w:rsidR="00491E30">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rsidR="00491E30">
        <w:fldChar w:fldCharType="separate"/>
      </w:r>
      <w:r w:rsidR="00491E30">
        <w:rPr>
          <w:noProof/>
        </w:rPr>
        <w:t>(Straile and Hälbich 2000)</w:t>
      </w:r>
      <w:r w:rsidR="00491E30">
        <w:fldChar w:fldCharType="end"/>
      </w:r>
      <w:r w:rsidR="00840033">
        <w:t xml:space="preserve">. </w:t>
      </w:r>
    </w:p>
    <w:p w14:paraId="54BCCFA0" w14:textId="714CC310" w:rsidR="004A7DF3" w:rsidRPr="009A7FCE" w:rsidRDefault="00F44D34" w:rsidP="00956D08">
      <w:pPr>
        <w:spacing w:line="240" w:lineRule="auto"/>
        <w:ind w:firstLine="720"/>
        <w:contextualSpacing/>
      </w:pPr>
      <w:r>
        <w:t xml:space="preserve">Our ability to make assertions and predictions is greatly hindered by the singular sampling of only 10 streams in our rapid bioassessment of the Texas Coastal Prairie. We can confidently say these results indicate that the region represents a promising study region for climate research. </w:t>
      </w:r>
      <w:r w:rsidR="00DC2526">
        <w:t xml:space="preserve">In addition to its capacity for a space for time substitution, the TCP makes is poised to provide real-time data on the effects of climate change on ecosystems. The majority of Central and Western Texas are expected to become more arid as surface temperatures rise, resulting in an intensification of the existing precipitation gradient </w:t>
      </w:r>
      <w:r w:rsidR="00DC2526">
        <w:fldChar w:fldCharType="begin"/>
      </w:r>
      <w:r w:rsidR="00DC2526">
        <w:instrText xml:space="preserve"> ADDIN ZOTERO_ITEM CSL_CITATION {"citationID":"0uRtvj4E","properties":{"formattedCitation":"(Jiang and Yang 2012)","plainCitation":"(Jiang and Yang 2012)","noteIndex":0},"citationItems":[{"id":302,"uris":["http://zotero.org/users/local/tyq98Km3/items/8JHJDBAT"],"uri":["http://zotero.org/users/local/tyq98Km3/items/8JHJDBAT"],"itemData":{"id":302,"type":"article-journal","abstract":"Climate change projections, in particular precipitation and temperature under different IPCC future emissions scenarios in Texas, were based on statistically downscaled multi-model ensembles. A comparison of downscaled model results with observations and reanalysis data for the present-day climate shows that all models simulate monthly variations in surface air temperature well (correlation coefficient: 0.98), while precipitation correlation coefficients vary widely across different models (from 0.79 to 0.92). We performed a detailed analysis for the Texas region with an emphasis on 5 sub-regions. Our probability analysis shows an overall increase in surface air temperature towards the end of the 21st century of 4.8, 3.6, and 2.2°C for A2, A1B, and B1 emission scenarios, respectively, relative to the mean of 1971−2000. Surface air temperatures in northwestern Texas increase more under various scenarios, while they are projected to increase steadily in southeastern Texas in response to the large thermal capacity of the Gulf of Mexico. The trends in precipitation are not as clear as those in temperature, suggesting more complicated mechanisms. Precipitation and surface air temperature changes are negatively correlated on an annual basis. This indicates that, as surface air temperature increases in Texas, most regions are projected to become drier. Precipitation changes correlate negatively with surface air temperature changes in summer, while no correlation appears between them for the winter season.","container-title":"Climate Research","DOI":"10.3354/cr01093","ISSN":"0936-577X, 1616-1572","issue":"3","journalAbbreviation":"Clim. Res.","language":"en","page":"229-244","source":"DOI.org (Crossref)","title":"Projected changes of temperature and precipitation in Texas from downscaled global climate models","volume":"53","author":[{"family":"Jiang","given":"X"},{"family":"Yang","given":"Zl"}],"issued":{"date-parts":[["2012",7,19]]}}}],"schema":"https://github.com/citation-style-language/schema/raw/master/csl-citation.json"} </w:instrText>
      </w:r>
      <w:r w:rsidR="00DC2526">
        <w:fldChar w:fldCharType="separate"/>
      </w:r>
      <w:r w:rsidR="00DC2526" w:rsidRPr="00DC2526">
        <w:t>(Jiang and Yang 2012)</w:t>
      </w:r>
      <w:r w:rsidR="00DC2526">
        <w:fldChar w:fldCharType="end"/>
      </w:r>
      <w:r w:rsidR="00DC2526">
        <w:t xml:space="preserve">. </w:t>
      </w:r>
      <w:r w:rsidR="00965BFE">
        <w:t>A continuation of this sampling program</w:t>
      </w:r>
      <w:r w:rsidR="00DC2526">
        <w:t xml:space="preserve"> with thorough methods will augment the</w:t>
      </w:r>
      <w:r>
        <w:t xml:space="preserve"> analytical power,</w:t>
      </w:r>
      <w:r w:rsidR="00DC2526">
        <w:t xml:space="preserve"> precision, and depth</w:t>
      </w:r>
      <w:r w:rsidR="00965BFE">
        <w:t xml:space="preserve"> of this natural experiment</w:t>
      </w:r>
      <w:r w:rsidR="00DC2526">
        <w:t>.</w:t>
      </w:r>
      <w:r>
        <w:t xml:space="preserve"> </w:t>
      </w:r>
    </w:p>
    <w:p w14:paraId="01A6C089" w14:textId="41806EFC" w:rsidR="008910F9" w:rsidRDefault="008910F9" w:rsidP="009A7FCE">
      <w:pPr>
        <w:spacing w:line="480" w:lineRule="auto"/>
        <w:contextualSpacing/>
      </w:pPr>
    </w:p>
    <w:p w14:paraId="772E86CB" w14:textId="1A2F63B3" w:rsidR="004B5518" w:rsidRPr="0045377E" w:rsidRDefault="004B5518" w:rsidP="009A7FCE">
      <w:pPr>
        <w:spacing w:line="480" w:lineRule="auto"/>
        <w:contextualSpacing/>
        <w:rPr>
          <w:b/>
          <w:bCs/>
        </w:rPr>
      </w:pPr>
      <w:r w:rsidRPr="0045377E">
        <w:rPr>
          <w:b/>
          <w:bCs/>
        </w:rPr>
        <w:t>Acknowledgements</w:t>
      </w:r>
    </w:p>
    <w:p w14:paraId="27107E8E" w14:textId="6956CC2A" w:rsidR="007378B1" w:rsidRDefault="007378B1" w:rsidP="009A7FCE">
      <w:pPr>
        <w:spacing w:line="480" w:lineRule="auto"/>
        <w:contextualSpacing/>
      </w:pPr>
      <w:r>
        <w:t>Jennifer Whitt and Ian Whitt</w:t>
      </w:r>
      <w:r w:rsidR="00605915">
        <w:t xml:space="preserve"> for their contributions in the field and laboratory.</w:t>
      </w:r>
    </w:p>
    <w:p w14:paraId="752DE556" w14:textId="77777777" w:rsidR="004B5518" w:rsidRPr="009A7FCE" w:rsidRDefault="004B5518" w:rsidP="009A7FCE">
      <w:pPr>
        <w:spacing w:line="480" w:lineRule="auto"/>
        <w:contextualSpacing/>
      </w:pPr>
    </w:p>
    <w:p w14:paraId="28AEA419" w14:textId="7334C072" w:rsidR="00F96E8B" w:rsidRPr="007378B1" w:rsidRDefault="007378B1" w:rsidP="009A7FCE">
      <w:pPr>
        <w:spacing w:line="480" w:lineRule="auto"/>
        <w:contextualSpacing/>
        <w:rPr>
          <w:b/>
        </w:rPr>
      </w:pPr>
      <w:r w:rsidRPr="007378B1">
        <w:rPr>
          <w:b/>
        </w:rPr>
        <w:t>References</w:t>
      </w:r>
      <w:r w:rsidR="00F96E8B" w:rsidRPr="007378B1">
        <w:rPr>
          <w:b/>
        </w:rPr>
        <w:t>:</w:t>
      </w:r>
    </w:p>
    <w:p w14:paraId="700DFBD8" w14:textId="104C424A" w:rsidR="00587510" w:rsidRDefault="007A3C8C"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fldChar w:fldCharType="begin"/>
      </w:r>
      <w:r w:rsidRPr="007378B1">
        <w:rPr>
          <w:rFonts w:ascii="Times New Roman" w:hAnsi="Times New Roman" w:cs="Times New Roman"/>
          <w:sz w:val="24"/>
          <w:szCs w:val="24"/>
        </w:rPr>
        <w:instrText xml:space="preserve"> ADDIN EN.REFLIST </w:instrText>
      </w:r>
      <w:r w:rsidRPr="007378B1">
        <w:rPr>
          <w:rFonts w:ascii="Times New Roman" w:hAnsi="Times New Roman" w:cs="Times New Roman"/>
          <w:sz w:val="24"/>
          <w:szCs w:val="24"/>
        </w:rPr>
        <w:fldChar w:fldCharType="separate"/>
      </w:r>
      <w:r w:rsidR="00587510" w:rsidRPr="007378B1">
        <w:rPr>
          <w:rFonts w:ascii="Times New Roman" w:hAnsi="Times New Roman" w:cs="Times New Roman"/>
          <w:sz w:val="24"/>
          <w:szCs w:val="24"/>
        </w:rPr>
        <w:t xml:space="preserve">Allen, M. R. and W. J. Ingram (2002). "Constraints on future changes in climate and the hydrologic cycle." </w:t>
      </w:r>
      <w:r w:rsidR="00587510" w:rsidRPr="007378B1">
        <w:rPr>
          <w:rFonts w:ascii="Times New Roman" w:hAnsi="Times New Roman" w:cs="Times New Roman"/>
          <w:sz w:val="24"/>
          <w:szCs w:val="24"/>
          <w:u w:val="single"/>
        </w:rPr>
        <w:t>Nature</w:t>
      </w:r>
      <w:r w:rsidR="00587510" w:rsidRPr="007378B1">
        <w:rPr>
          <w:rFonts w:ascii="Times New Roman" w:hAnsi="Times New Roman" w:cs="Times New Roman"/>
          <w:sz w:val="24"/>
          <w:szCs w:val="24"/>
        </w:rPr>
        <w:t xml:space="preserve"> </w:t>
      </w:r>
      <w:r w:rsidR="00587510" w:rsidRPr="007378B1">
        <w:rPr>
          <w:rFonts w:ascii="Times New Roman" w:hAnsi="Times New Roman" w:cs="Times New Roman"/>
          <w:b/>
          <w:sz w:val="24"/>
          <w:szCs w:val="24"/>
        </w:rPr>
        <w:t>419</w:t>
      </w:r>
      <w:r w:rsidR="00587510" w:rsidRPr="007378B1">
        <w:rPr>
          <w:rFonts w:ascii="Times New Roman" w:hAnsi="Times New Roman" w:cs="Times New Roman"/>
          <w:sz w:val="24"/>
          <w:szCs w:val="24"/>
        </w:rPr>
        <w:t>(6903): 224-.</w:t>
      </w:r>
    </w:p>
    <w:p w14:paraId="4F8832EB" w14:textId="77777777" w:rsidR="007378B1" w:rsidRPr="007378B1" w:rsidRDefault="007378B1" w:rsidP="00587510">
      <w:pPr>
        <w:pStyle w:val="EndNoteBibliography"/>
        <w:rPr>
          <w:rFonts w:ascii="Times New Roman" w:hAnsi="Times New Roman" w:cs="Times New Roman"/>
          <w:sz w:val="24"/>
          <w:szCs w:val="24"/>
        </w:rPr>
      </w:pPr>
    </w:p>
    <w:p w14:paraId="1F72148A" w14:textId="11BF090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Barbour, M. T., J. Gerritsen and J. B. S. B.D. Snyder (1999). Rapid Bioassessment Protocols for Use in Streams and Wadeable Rivers: Periphyton, Benthic Macroinvertebrates and Fish, Second Edition. Washington, D.C., U.S. Environmental Protection Agency; Office of Water.</w:t>
      </w:r>
    </w:p>
    <w:p w14:paraId="68CAA6DD" w14:textId="77777777" w:rsidR="007378B1" w:rsidRPr="007378B1" w:rsidRDefault="007378B1" w:rsidP="00587510">
      <w:pPr>
        <w:pStyle w:val="EndNoteBibliography"/>
        <w:rPr>
          <w:rFonts w:ascii="Times New Roman" w:hAnsi="Times New Roman" w:cs="Times New Roman"/>
          <w:sz w:val="24"/>
          <w:szCs w:val="24"/>
        </w:rPr>
      </w:pPr>
    </w:p>
    <w:p w14:paraId="5E33A214" w14:textId="454AD11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2003). "Parallels and contrasts in the effects of drought on stream macroinvertebrate assemblages."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8</w:t>
      </w:r>
      <w:r w:rsidRPr="007378B1">
        <w:rPr>
          <w:rFonts w:ascii="Times New Roman" w:hAnsi="Times New Roman" w:cs="Times New Roman"/>
          <w:sz w:val="24"/>
          <w:szCs w:val="24"/>
        </w:rPr>
        <w:t>(7): 1173-1185.</w:t>
      </w:r>
    </w:p>
    <w:p w14:paraId="62441A3F" w14:textId="77777777" w:rsidR="007378B1" w:rsidRPr="007378B1" w:rsidRDefault="007378B1" w:rsidP="00587510">
      <w:pPr>
        <w:pStyle w:val="EndNoteBibliography"/>
        <w:rPr>
          <w:rFonts w:ascii="Times New Roman" w:hAnsi="Times New Roman" w:cs="Times New Roman"/>
          <w:sz w:val="24"/>
          <w:szCs w:val="24"/>
        </w:rPr>
      </w:pPr>
    </w:p>
    <w:p w14:paraId="40B65BBE" w14:textId="5224364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C. G. Peterson, N. B. Grimm and S. G. Fisher (1992). "Stability of an Aquatic Macroinvertebrate Community in a Multiyear Hydrologic Disturbance Regime."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3</w:t>
      </w:r>
      <w:r w:rsidRPr="007378B1">
        <w:rPr>
          <w:rFonts w:ascii="Times New Roman" w:hAnsi="Times New Roman" w:cs="Times New Roman"/>
          <w:sz w:val="24"/>
          <w:szCs w:val="24"/>
        </w:rPr>
        <w:t>(6): 2192-2207.</w:t>
      </w:r>
    </w:p>
    <w:p w14:paraId="5242CAB5" w14:textId="77777777" w:rsidR="007378B1" w:rsidRPr="007378B1" w:rsidRDefault="007378B1" w:rsidP="00587510">
      <w:pPr>
        <w:pStyle w:val="EndNoteBibliography"/>
        <w:rPr>
          <w:rFonts w:ascii="Times New Roman" w:hAnsi="Times New Roman" w:cs="Times New Roman"/>
          <w:sz w:val="24"/>
          <w:szCs w:val="24"/>
        </w:rPr>
      </w:pPr>
    </w:p>
    <w:p w14:paraId="2472CFDE" w14:textId="14661AA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hapman BR, B. E. (2018). </w:t>
      </w:r>
      <w:r w:rsidRPr="007378B1">
        <w:rPr>
          <w:rFonts w:ascii="Times New Roman" w:hAnsi="Times New Roman" w:cs="Times New Roman"/>
          <w:sz w:val="24"/>
          <w:szCs w:val="24"/>
          <w:u w:val="single"/>
        </w:rPr>
        <w:t>The Natural History of Texas</w:t>
      </w:r>
      <w:r w:rsidRPr="007378B1">
        <w:rPr>
          <w:rFonts w:ascii="Times New Roman" w:hAnsi="Times New Roman" w:cs="Times New Roman"/>
          <w:sz w:val="24"/>
          <w:szCs w:val="24"/>
        </w:rPr>
        <w:t>. College Station, Texas A&amp;M University Press.</w:t>
      </w:r>
    </w:p>
    <w:p w14:paraId="2C19F51A" w14:textId="77777777" w:rsidR="007378B1" w:rsidRPr="007378B1" w:rsidRDefault="007378B1" w:rsidP="00587510">
      <w:pPr>
        <w:pStyle w:val="EndNoteBibliography"/>
        <w:rPr>
          <w:rFonts w:ascii="Times New Roman" w:hAnsi="Times New Roman" w:cs="Times New Roman"/>
          <w:sz w:val="24"/>
          <w:szCs w:val="24"/>
        </w:rPr>
      </w:pPr>
    </w:p>
    <w:p w14:paraId="22329DC7"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ooke, S. and D. Philipp (2009). </w:t>
      </w:r>
      <w:r w:rsidRPr="007378B1">
        <w:rPr>
          <w:rFonts w:ascii="Times New Roman" w:hAnsi="Times New Roman" w:cs="Times New Roman"/>
          <w:sz w:val="24"/>
          <w:szCs w:val="24"/>
          <w:u w:val="single"/>
        </w:rPr>
        <w:t>Centrarchid Fishes: Diversity, Biology, and Conservation</w:t>
      </w:r>
      <w:r w:rsidRPr="007378B1">
        <w:rPr>
          <w:rFonts w:ascii="Times New Roman" w:hAnsi="Times New Roman" w:cs="Times New Roman"/>
          <w:sz w:val="24"/>
          <w:szCs w:val="24"/>
        </w:rPr>
        <w:t>.</w:t>
      </w:r>
    </w:p>
    <w:p w14:paraId="4044EEE8" w14:textId="236EE8C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men, M., H. K. Mod, N. J. Gotelli and A. Guisan (2018). "Disentangling biotic interactions, environmental filters, and dispersal limitation as drivers of species co-occurrence." </w:t>
      </w:r>
      <w:r w:rsidRPr="007378B1">
        <w:rPr>
          <w:rFonts w:ascii="Times New Roman" w:hAnsi="Times New Roman" w:cs="Times New Roman"/>
          <w:sz w:val="24"/>
          <w:szCs w:val="24"/>
          <w:u w:val="single"/>
        </w:rPr>
        <w:t>Ec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1</w:t>
      </w:r>
      <w:r w:rsidRPr="007378B1">
        <w:rPr>
          <w:rFonts w:ascii="Times New Roman" w:hAnsi="Times New Roman" w:cs="Times New Roman"/>
          <w:sz w:val="24"/>
          <w:szCs w:val="24"/>
        </w:rPr>
        <w:t>(8): 1233-1244.</w:t>
      </w:r>
    </w:p>
    <w:p w14:paraId="70E3DE98" w14:textId="77777777" w:rsidR="007378B1" w:rsidRPr="007378B1" w:rsidRDefault="007378B1" w:rsidP="00587510">
      <w:pPr>
        <w:pStyle w:val="EndNoteBibliography"/>
        <w:rPr>
          <w:rFonts w:ascii="Times New Roman" w:hAnsi="Times New Roman" w:cs="Times New Roman"/>
          <w:sz w:val="24"/>
          <w:szCs w:val="24"/>
        </w:rPr>
      </w:pPr>
    </w:p>
    <w:p w14:paraId="689700E2" w14:textId="729C398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hl, J. and L. A. Greenberg (1998). "Effects of fish predation and habitat type on stream benthic communities."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1</w:t>
      </w:r>
      <w:r w:rsidRPr="007378B1">
        <w:rPr>
          <w:rFonts w:ascii="Times New Roman" w:hAnsi="Times New Roman" w:cs="Times New Roman"/>
          <w:sz w:val="24"/>
          <w:szCs w:val="24"/>
        </w:rPr>
        <w:t>: 67-76.</w:t>
      </w:r>
    </w:p>
    <w:p w14:paraId="6E570A5D" w14:textId="77777777" w:rsidR="007378B1" w:rsidRPr="007378B1" w:rsidRDefault="007378B1" w:rsidP="00587510">
      <w:pPr>
        <w:pStyle w:val="EndNoteBibliography"/>
        <w:rPr>
          <w:rFonts w:ascii="Times New Roman" w:hAnsi="Times New Roman" w:cs="Times New Roman"/>
          <w:sz w:val="24"/>
          <w:szCs w:val="24"/>
        </w:rPr>
      </w:pPr>
    </w:p>
    <w:p w14:paraId="065F686A" w14:textId="59E22B6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7378B1">
        <w:rPr>
          <w:rFonts w:ascii="Times New Roman" w:hAnsi="Times New Roman" w:cs="Times New Roman"/>
          <w:sz w:val="24"/>
          <w:szCs w:val="24"/>
          <w:u w:val="single"/>
        </w:rPr>
        <w:t>Journal of 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1</w:t>
      </w:r>
      <w:r w:rsidRPr="007378B1">
        <w:rPr>
          <w:rFonts w:ascii="Times New Roman" w:hAnsi="Times New Roman" w:cs="Times New Roman"/>
          <w:sz w:val="24"/>
          <w:szCs w:val="24"/>
        </w:rPr>
        <w:t>(3): 784-795.</w:t>
      </w:r>
    </w:p>
    <w:p w14:paraId="54A8CD16" w14:textId="77777777" w:rsidR="007378B1" w:rsidRPr="007378B1" w:rsidRDefault="007378B1" w:rsidP="00587510">
      <w:pPr>
        <w:pStyle w:val="EndNoteBibliography"/>
        <w:rPr>
          <w:rFonts w:ascii="Times New Roman" w:hAnsi="Times New Roman" w:cs="Times New Roman"/>
          <w:sz w:val="24"/>
          <w:szCs w:val="24"/>
        </w:rPr>
      </w:pPr>
    </w:p>
    <w:p w14:paraId="3C9130A4" w14:textId="6BF1266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DL, R. (2001). "A Stream Channel Assessment Methodology; Proceedings of 7th Federal Interagency Sedimentation Conference." 26.</w:t>
      </w:r>
    </w:p>
    <w:p w14:paraId="1D5A8825" w14:textId="77777777" w:rsidR="007378B1" w:rsidRPr="007378B1" w:rsidRDefault="007378B1" w:rsidP="00587510">
      <w:pPr>
        <w:pStyle w:val="EndNoteBibliography"/>
        <w:rPr>
          <w:rFonts w:ascii="Times New Roman" w:hAnsi="Times New Roman" w:cs="Times New Roman"/>
          <w:sz w:val="24"/>
          <w:szCs w:val="24"/>
        </w:rPr>
      </w:pPr>
    </w:p>
    <w:p w14:paraId="7F2EC32C" w14:textId="13542FB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East, J. L., C. Wilcut and A. A. Pease (2017). "Aquatic food-web structure along a salinized dryland river."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2</w:t>
      </w:r>
      <w:r w:rsidRPr="007378B1">
        <w:rPr>
          <w:rFonts w:ascii="Times New Roman" w:hAnsi="Times New Roman" w:cs="Times New Roman"/>
          <w:sz w:val="24"/>
          <w:szCs w:val="24"/>
        </w:rPr>
        <w:t>(4): 681-694.</w:t>
      </w:r>
    </w:p>
    <w:p w14:paraId="1FB81372" w14:textId="77777777" w:rsidR="007378B1" w:rsidRPr="007378B1" w:rsidRDefault="007378B1" w:rsidP="00587510">
      <w:pPr>
        <w:pStyle w:val="EndNoteBibliography"/>
        <w:rPr>
          <w:rFonts w:ascii="Times New Roman" w:hAnsi="Times New Roman" w:cs="Times New Roman"/>
          <w:sz w:val="24"/>
          <w:szCs w:val="24"/>
        </w:rPr>
      </w:pPr>
    </w:p>
    <w:p w14:paraId="39D4C626" w14:textId="7C1515E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Falcone, J. (2011). GAGES-II: Geospatial Attributes of Gauges for Evaluating Streamflow. Reston, Virginia, U.S. Geological Survey.</w:t>
      </w:r>
    </w:p>
    <w:p w14:paraId="4FF70049" w14:textId="77777777" w:rsidR="007378B1" w:rsidRPr="007378B1" w:rsidRDefault="007378B1" w:rsidP="00587510">
      <w:pPr>
        <w:pStyle w:val="EndNoteBibliography"/>
        <w:rPr>
          <w:rFonts w:ascii="Times New Roman" w:hAnsi="Times New Roman" w:cs="Times New Roman"/>
          <w:sz w:val="24"/>
          <w:szCs w:val="24"/>
        </w:rPr>
      </w:pPr>
    </w:p>
    <w:p w14:paraId="144206D9"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Farani, G. L., M. Nogueira, R. Johnsson and E. Neves (2015). "The salt tolerance of the freshwater snail Melanoides tuberculata (Mollusca, Gastropoda), a bioinvader gastropod."  </w:t>
      </w:r>
      <w:r w:rsidRPr="007378B1">
        <w:rPr>
          <w:rFonts w:ascii="Times New Roman" w:hAnsi="Times New Roman" w:cs="Times New Roman"/>
          <w:b/>
          <w:sz w:val="24"/>
          <w:szCs w:val="24"/>
        </w:rPr>
        <w:t>10</w:t>
      </w:r>
      <w:r w:rsidRPr="007378B1">
        <w:rPr>
          <w:rFonts w:ascii="Times New Roman" w:hAnsi="Times New Roman" w:cs="Times New Roman"/>
          <w:sz w:val="24"/>
          <w:szCs w:val="24"/>
        </w:rPr>
        <w:t>: 212-221.</w:t>
      </w:r>
    </w:p>
    <w:p w14:paraId="791F9EF6" w14:textId="4AFE986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Grimm, N. B., F. S. Chapin, B. Bierwagen, P. Gonzalez and P. M. Groffman (2013). "The impacts of climate change on ecosystem structure and function." </w:t>
      </w:r>
      <w:r w:rsidRPr="007378B1">
        <w:rPr>
          <w:rFonts w:ascii="Times New Roman" w:hAnsi="Times New Roman" w:cs="Times New Roman"/>
          <w:sz w:val="24"/>
          <w:szCs w:val="24"/>
          <w:u w:val="single"/>
        </w:rPr>
        <w:t>Frontiers in ecology and the environ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1</w:t>
      </w:r>
      <w:r w:rsidRPr="007378B1">
        <w:rPr>
          <w:rFonts w:ascii="Times New Roman" w:hAnsi="Times New Roman" w:cs="Times New Roman"/>
          <w:sz w:val="24"/>
          <w:szCs w:val="24"/>
        </w:rPr>
        <w:t>(9): 474-482.</w:t>
      </w:r>
    </w:p>
    <w:p w14:paraId="2428990E" w14:textId="77777777" w:rsidR="007378B1" w:rsidRPr="007378B1" w:rsidRDefault="007378B1" w:rsidP="00587510">
      <w:pPr>
        <w:pStyle w:val="EndNoteBibliography"/>
        <w:rPr>
          <w:rFonts w:ascii="Times New Roman" w:hAnsi="Times New Roman" w:cs="Times New Roman"/>
          <w:sz w:val="24"/>
          <w:szCs w:val="24"/>
        </w:rPr>
      </w:pPr>
    </w:p>
    <w:p w14:paraId="62685EC2" w14:textId="2588A20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agen, E. M., M. E. McTammany, J. R. Webster and E. F. Benfield (2010). "Shifts in allochthonous input and autochthonous production in streams along an agricultural land-use gradient."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55</w:t>
      </w:r>
      <w:r w:rsidRPr="007378B1">
        <w:rPr>
          <w:rFonts w:ascii="Times New Roman" w:hAnsi="Times New Roman" w:cs="Times New Roman"/>
          <w:sz w:val="24"/>
          <w:szCs w:val="24"/>
        </w:rPr>
        <w:t>(1): 61-77.</w:t>
      </w:r>
    </w:p>
    <w:p w14:paraId="05BCE134" w14:textId="77777777" w:rsidR="007378B1" w:rsidRPr="007378B1" w:rsidRDefault="007378B1" w:rsidP="00587510">
      <w:pPr>
        <w:pStyle w:val="EndNoteBibliography"/>
        <w:rPr>
          <w:rFonts w:ascii="Times New Roman" w:hAnsi="Times New Roman" w:cs="Times New Roman"/>
          <w:sz w:val="24"/>
          <w:szCs w:val="24"/>
        </w:rPr>
      </w:pPr>
    </w:p>
    <w:p w14:paraId="2A65090B" w14:textId="6AD84D8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eld, I. M. and B. J. Soden (2006). "Robust responses of the hydrological cycle to global warming." </w:t>
      </w:r>
      <w:r w:rsidRPr="007378B1">
        <w:rPr>
          <w:rFonts w:ascii="Times New Roman" w:hAnsi="Times New Roman" w:cs="Times New Roman"/>
          <w:sz w:val="24"/>
          <w:szCs w:val="24"/>
          <w:u w:val="single"/>
        </w:rPr>
        <w:t>Journal of Climat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9</w:t>
      </w:r>
      <w:r w:rsidRPr="007378B1">
        <w:rPr>
          <w:rFonts w:ascii="Times New Roman" w:hAnsi="Times New Roman" w:cs="Times New Roman"/>
          <w:sz w:val="24"/>
          <w:szCs w:val="24"/>
        </w:rPr>
        <w:t>(21): 5686-5699.</w:t>
      </w:r>
    </w:p>
    <w:p w14:paraId="072302A6" w14:textId="77777777" w:rsidR="007378B1" w:rsidRPr="007378B1" w:rsidRDefault="007378B1" w:rsidP="00587510">
      <w:pPr>
        <w:pStyle w:val="EndNoteBibliography"/>
        <w:rPr>
          <w:rFonts w:ascii="Times New Roman" w:hAnsi="Times New Roman" w:cs="Times New Roman"/>
          <w:sz w:val="24"/>
          <w:szCs w:val="24"/>
        </w:rPr>
      </w:pPr>
    </w:p>
    <w:p w14:paraId="6C898211" w14:textId="471715D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irabayashi, Y., S. Kanae, S. Emori, T. Oki and M. Kimoto (2008). "Global projections of changing risks of floods and droughts in a changing climate." </w:t>
      </w:r>
      <w:r w:rsidRPr="007378B1">
        <w:rPr>
          <w:rFonts w:ascii="Times New Roman" w:hAnsi="Times New Roman" w:cs="Times New Roman"/>
          <w:sz w:val="24"/>
          <w:szCs w:val="24"/>
          <w:u w:val="single"/>
        </w:rPr>
        <w:t>Hydrological Sciences Journal</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3</w:t>
      </w:r>
      <w:r w:rsidRPr="007378B1">
        <w:rPr>
          <w:rFonts w:ascii="Times New Roman" w:hAnsi="Times New Roman" w:cs="Times New Roman"/>
          <w:sz w:val="24"/>
          <w:szCs w:val="24"/>
        </w:rPr>
        <w:t>(4): 754-772.</w:t>
      </w:r>
    </w:p>
    <w:p w14:paraId="5BAD4ADE" w14:textId="77777777" w:rsidR="007378B1" w:rsidRPr="007378B1" w:rsidRDefault="007378B1" w:rsidP="00587510">
      <w:pPr>
        <w:pStyle w:val="EndNoteBibliography"/>
        <w:rPr>
          <w:rFonts w:ascii="Times New Roman" w:hAnsi="Times New Roman" w:cs="Times New Roman"/>
          <w:sz w:val="24"/>
          <w:szCs w:val="24"/>
        </w:rPr>
      </w:pPr>
    </w:p>
    <w:p w14:paraId="7592F522" w14:textId="5C62A97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Hubbs, C. (2008). An Annotated Checklist of the Freshwater Fishes of Texas, with Keys to Identification of Species. R. J. E. a. G. P. Garrett, Texas Academy of Science.</w:t>
      </w:r>
    </w:p>
    <w:p w14:paraId="500BEFBB" w14:textId="77777777" w:rsidR="007378B1" w:rsidRPr="007378B1" w:rsidRDefault="007378B1" w:rsidP="00587510">
      <w:pPr>
        <w:pStyle w:val="EndNoteBibliography"/>
        <w:rPr>
          <w:rFonts w:ascii="Times New Roman" w:hAnsi="Times New Roman" w:cs="Times New Roman"/>
          <w:sz w:val="24"/>
          <w:szCs w:val="24"/>
        </w:rPr>
      </w:pPr>
    </w:p>
    <w:p w14:paraId="317C296A" w14:textId="762BCD8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Jackson, J. K. and B. W. Sweeney (1995). "</w:t>
      </w:r>
      <w:r w:rsidR="007378B1">
        <w:rPr>
          <w:rFonts w:ascii="Times New Roman" w:hAnsi="Times New Roman" w:cs="Times New Roman"/>
          <w:sz w:val="24"/>
          <w:szCs w:val="24"/>
        </w:rPr>
        <w:t>Egg and Larval Development Times For 35 Species of Tropical Stream Insects from Costa-Rica</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 115-130.</w:t>
      </w:r>
    </w:p>
    <w:p w14:paraId="0979715E" w14:textId="77777777" w:rsidR="007378B1" w:rsidRPr="007378B1" w:rsidRDefault="007378B1" w:rsidP="00587510">
      <w:pPr>
        <w:pStyle w:val="EndNoteBibliography"/>
        <w:rPr>
          <w:rFonts w:ascii="Times New Roman" w:hAnsi="Times New Roman" w:cs="Times New Roman"/>
          <w:sz w:val="24"/>
          <w:szCs w:val="24"/>
        </w:rPr>
      </w:pPr>
    </w:p>
    <w:p w14:paraId="53986BFD" w14:textId="5FED2AF1"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Koski, R. T. (1978). "</w:t>
      </w:r>
      <w:r w:rsidR="007378B1">
        <w:rPr>
          <w:rFonts w:ascii="Times New Roman" w:hAnsi="Times New Roman" w:cs="Times New Roman"/>
          <w:sz w:val="24"/>
          <w:szCs w:val="24"/>
        </w:rPr>
        <w:t xml:space="preserve">Age, Growth, and Maturity of Hogchoker, </w:t>
      </w:r>
      <w:r w:rsidR="007378B1">
        <w:rPr>
          <w:rFonts w:ascii="Times New Roman" w:hAnsi="Times New Roman" w:cs="Times New Roman"/>
          <w:i/>
          <w:iCs/>
          <w:sz w:val="24"/>
          <w:szCs w:val="24"/>
        </w:rPr>
        <w:t xml:space="preserve">Trinectes </w:t>
      </w:r>
      <w:r w:rsidR="007378B1" w:rsidRPr="007378B1">
        <w:rPr>
          <w:rFonts w:ascii="Times New Roman" w:hAnsi="Times New Roman" w:cs="Times New Roman"/>
          <w:sz w:val="24"/>
          <w:szCs w:val="24"/>
        </w:rPr>
        <w:t>maculatus</w:t>
      </w:r>
      <w:r w:rsidR="007378B1">
        <w:rPr>
          <w:rFonts w:ascii="Times New Roman" w:hAnsi="Times New Roman" w:cs="Times New Roman"/>
          <w:sz w:val="24"/>
          <w:szCs w:val="24"/>
        </w:rPr>
        <w:t>, In Hudson River, New York.</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Transactions of the American Fisheries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7</w:t>
      </w:r>
      <w:r w:rsidRPr="007378B1">
        <w:rPr>
          <w:rFonts w:ascii="Times New Roman" w:hAnsi="Times New Roman" w:cs="Times New Roman"/>
          <w:sz w:val="24"/>
          <w:szCs w:val="24"/>
        </w:rPr>
        <w:t>(3): 449-453.</w:t>
      </w:r>
    </w:p>
    <w:p w14:paraId="28953D23" w14:textId="77777777" w:rsidR="007378B1" w:rsidRPr="007378B1" w:rsidRDefault="007378B1" w:rsidP="00587510">
      <w:pPr>
        <w:pStyle w:val="EndNoteBibliography"/>
        <w:rPr>
          <w:rFonts w:ascii="Times New Roman" w:hAnsi="Times New Roman" w:cs="Times New Roman"/>
          <w:sz w:val="24"/>
          <w:szCs w:val="24"/>
        </w:rPr>
      </w:pPr>
    </w:p>
    <w:p w14:paraId="5BC4E1BA" w14:textId="2B2FACC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umholz, L. A. (1948). "Reproduction in the Western Mosquitofish, Gambusia-Affinis-Affinis (Baird and Girard), and Its Use in Mosquito Control." </w:t>
      </w:r>
      <w:r w:rsidRPr="007378B1">
        <w:rPr>
          <w:rFonts w:ascii="Times New Roman" w:hAnsi="Times New Roman" w:cs="Times New Roman"/>
          <w:sz w:val="24"/>
          <w:szCs w:val="24"/>
          <w:u w:val="single"/>
        </w:rPr>
        <w:t>Ecological Monograph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8</w:t>
      </w:r>
      <w:r w:rsidRPr="007378B1">
        <w:rPr>
          <w:rFonts w:ascii="Times New Roman" w:hAnsi="Times New Roman" w:cs="Times New Roman"/>
          <w:sz w:val="24"/>
          <w:szCs w:val="24"/>
        </w:rPr>
        <w:t>(1): 1-43.</w:t>
      </w:r>
    </w:p>
    <w:p w14:paraId="5F04A64F" w14:textId="77777777" w:rsidR="007378B1" w:rsidRPr="007378B1" w:rsidRDefault="007378B1" w:rsidP="00587510">
      <w:pPr>
        <w:pStyle w:val="EndNoteBibliography"/>
        <w:rPr>
          <w:rFonts w:ascii="Times New Roman" w:hAnsi="Times New Roman" w:cs="Times New Roman"/>
          <w:sz w:val="24"/>
          <w:szCs w:val="24"/>
        </w:rPr>
      </w:pPr>
    </w:p>
    <w:p w14:paraId="229F2571" w14:textId="08E2DDF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zeminska, D., T. Kerkhof, K. Skaalsveen and J. Stolte (2019). "Effect of riparian vegetation on stream bank stability in small agricultural catchments." </w:t>
      </w:r>
      <w:r w:rsidRPr="007378B1">
        <w:rPr>
          <w:rFonts w:ascii="Times New Roman" w:hAnsi="Times New Roman" w:cs="Times New Roman"/>
          <w:sz w:val="24"/>
          <w:szCs w:val="24"/>
          <w:u w:val="single"/>
        </w:rPr>
        <w:t>Caten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72</w:t>
      </w:r>
      <w:r w:rsidRPr="007378B1">
        <w:rPr>
          <w:rFonts w:ascii="Times New Roman" w:hAnsi="Times New Roman" w:cs="Times New Roman"/>
          <w:sz w:val="24"/>
          <w:szCs w:val="24"/>
        </w:rPr>
        <w:t>: 87-96.</w:t>
      </w:r>
    </w:p>
    <w:p w14:paraId="0269F233" w14:textId="77777777" w:rsidR="007378B1" w:rsidRPr="007378B1" w:rsidRDefault="007378B1" w:rsidP="00587510">
      <w:pPr>
        <w:pStyle w:val="EndNoteBibliography"/>
        <w:rPr>
          <w:rFonts w:ascii="Times New Roman" w:hAnsi="Times New Roman" w:cs="Times New Roman"/>
          <w:sz w:val="24"/>
          <w:szCs w:val="24"/>
        </w:rPr>
      </w:pPr>
    </w:p>
    <w:p w14:paraId="236F7121"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amberti, H. (2007). </w:t>
      </w:r>
      <w:r w:rsidRPr="007378B1">
        <w:rPr>
          <w:rFonts w:ascii="Times New Roman" w:hAnsi="Times New Roman" w:cs="Times New Roman"/>
          <w:sz w:val="24"/>
          <w:szCs w:val="24"/>
          <w:u w:val="single"/>
        </w:rPr>
        <w:t>Methods in Stream Ecology</w:t>
      </w:r>
      <w:r w:rsidRPr="007378B1">
        <w:rPr>
          <w:rFonts w:ascii="Times New Roman" w:hAnsi="Times New Roman" w:cs="Times New Roman"/>
          <w:sz w:val="24"/>
          <w:szCs w:val="24"/>
        </w:rPr>
        <w:t>, Elsevier Inc.</w:t>
      </w:r>
    </w:p>
    <w:p w14:paraId="035C644C" w14:textId="71ECB9B0"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upon, A., S. Bernal, S. Poblador, E. Marti and F. Sabater (2016). "The influence of riparian evapotranspiration on stream hydrology and nitrogen retention in a subhumid Mediterranean catchment." </w:t>
      </w:r>
      <w:r w:rsidRPr="007378B1">
        <w:rPr>
          <w:rFonts w:ascii="Times New Roman" w:hAnsi="Times New Roman" w:cs="Times New Roman"/>
          <w:sz w:val="24"/>
          <w:szCs w:val="24"/>
          <w:u w:val="single"/>
        </w:rPr>
        <w:t>Hydrology and Earth System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0</w:t>
      </w:r>
      <w:r w:rsidRPr="007378B1">
        <w:rPr>
          <w:rFonts w:ascii="Times New Roman" w:hAnsi="Times New Roman" w:cs="Times New Roman"/>
          <w:sz w:val="24"/>
          <w:szCs w:val="24"/>
        </w:rPr>
        <w:t>(9): 3831-3842.</w:t>
      </w:r>
    </w:p>
    <w:p w14:paraId="219C8D80" w14:textId="77777777" w:rsidR="007378B1" w:rsidRPr="007378B1" w:rsidRDefault="007378B1" w:rsidP="00587510">
      <w:pPr>
        <w:pStyle w:val="EndNoteBibliography"/>
        <w:rPr>
          <w:rFonts w:ascii="Times New Roman" w:hAnsi="Times New Roman" w:cs="Times New Roman"/>
          <w:sz w:val="24"/>
          <w:szCs w:val="24"/>
        </w:rPr>
      </w:pPr>
    </w:p>
    <w:p w14:paraId="50D45CD5" w14:textId="38151CA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Merritt, R. W., K. W. Cummins and M. B. Berg (2019). </w:t>
      </w:r>
      <w:r w:rsidRPr="007378B1">
        <w:rPr>
          <w:rFonts w:ascii="Times New Roman" w:hAnsi="Times New Roman" w:cs="Times New Roman"/>
          <w:sz w:val="24"/>
          <w:szCs w:val="24"/>
          <w:u w:val="single"/>
        </w:rPr>
        <w:t>An introduction to the Aquatic insects of North America</w:t>
      </w:r>
      <w:r w:rsidRPr="007378B1">
        <w:rPr>
          <w:rFonts w:ascii="Times New Roman" w:hAnsi="Times New Roman" w:cs="Times New Roman"/>
          <w:sz w:val="24"/>
          <w:szCs w:val="24"/>
        </w:rPr>
        <w:t>. Dubuque, Iowa, Kendall/Hunt Pub. Co.</w:t>
      </w:r>
    </w:p>
    <w:p w14:paraId="1CF8E3E6" w14:textId="77777777" w:rsidR="007378B1" w:rsidRPr="007378B1" w:rsidRDefault="007378B1" w:rsidP="00587510">
      <w:pPr>
        <w:pStyle w:val="EndNoteBibliography"/>
        <w:rPr>
          <w:rFonts w:ascii="Times New Roman" w:hAnsi="Times New Roman" w:cs="Times New Roman"/>
          <w:sz w:val="24"/>
          <w:szCs w:val="24"/>
        </w:rPr>
      </w:pPr>
    </w:p>
    <w:p w14:paraId="0358B658" w14:textId="31AB923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Oksanen, J., F. G. Blanchet, M. Friendly, R. Kindt, P. Legendre, D. McGlinn, P. R. Minchin, R. B. O'Hara, G. L. Simpson, P. Solymos, M. Henry, H. Stevens, E. Szoecs and H. Wagner (2019). "vegan: Community Ecology Package."</w:t>
      </w:r>
    </w:p>
    <w:p w14:paraId="1E15F27F" w14:textId="77777777" w:rsidR="007378B1" w:rsidRPr="007378B1" w:rsidRDefault="007378B1" w:rsidP="00587510">
      <w:pPr>
        <w:pStyle w:val="EndNoteBibliography"/>
        <w:rPr>
          <w:rFonts w:ascii="Times New Roman" w:hAnsi="Times New Roman" w:cs="Times New Roman"/>
          <w:sz w:val="24"/>
          <w:szCs w:val="24"/>
        </w:rPr>
      </w:pPr>
    </w:p>
    <w:p w14:paraId="2FF677BB" w14:textId="6085068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Olden, J. D. and N. L. Poff (2003). "Toward a mechanistic understanding and prediction of biotic homogenization." </w:t>
      </w:r>
      <w:r w:rsidRPr="007378B1">
        <w:rPr>
          <w:rFonts w:ascii="Times New Roman" w:hAnsi="Times New Roman" w:cs="Times New Roman"/>
          <w:sz w:val="24"/>
          <w:szCs w:val="24"/>
          <w:u w:val="single"/>
        </w:rPr>
        <w:t>American Naturalis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2</w:t>
      </w:r>
      <w:r w:rsidRPr="007378B1">
        <w:rPr>
          <w:rFonts w:ascii="Times New Roman" w:hAnsi="Times New Roman" w:cs="Times New Roman"/>
          <w:sz w:val="24"/>
          <w:szCs w:val="24"/>
        </w:rPr>
        <w:t>(4): 442-460.</w:t>
      </w:r>
    </w:p>
    <w:p w14:paraId="6A579725" w14:textId="77777777" w:rsidR="007378B1" w:rsidRPr="007378B1" w:rsidRDefault="007378B1" w:rsidP="00587510">
      <w:pPr>
        <w:pStyle w:val="EndNoteBibliography"/>
        <w:rPr>
          <w:rFonts w:ascii="Times New Roman" w:hAnsi="Times New Roman" w:cs="Times New Roman"/>
          <w:sz w:val="24"/>
          <w:szCs w:val="24"/>
        </w:rPr>
      </w:pPr>
    </w:p>
    <w:p w14:paraId="3B3F51DF" w14:textId="64A400C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C. M. Swan (2011). "Reconstructing the assembly of a stream-insect metacommunit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1): 259-272.</w:t>
      </w:r>
    </w:p>
    <w:p w14:paraId="02BE93C9" w14:textId="77777777" w:rsidR="007378B1" w:rsidRPr="007378B1" w:rsidRDefault="007378B1" w:rsidP="00587510">
      <w:pPr>
        <w:pStyle w:val="EndNoteBibliography"/>
        <w:rPr>
          <w:rFonts w:ascii="Times New Roman" w:hAnsi="Times New Roman" w:cs="Times New Roman"/>
          <w:sz w:val="24"/>
          <w:szCs w:val="24"/>
        </w:rPr>
      </w:pPr>
    </w:p>
    <w:p w14:paraId="08DA696D" w14:textId="3A87B77A"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L. L. Yuan (2017). "Modeled hydrologic metrics show links between hydrology and the functional composition of stream assemblages." </w:t>
      </w:r>
      <w:r w:rsidRPr="007378B1">
        <w:rPr>
          <w:rFonts w:ascii="Times New Roman" w:hAnsi="Times New Roman" w:cs="Times New Roman"/>
          <w:sz w:val="24"/>
          <w:szCs w:val="24"/>
          <w:u w:val="single"/>
        </w:rPr>
        <w:t>Ecological Application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7</w:t>
      </w:r>
      <w:r w:rsidRPr="007378B1">
        <w:rPr>
          <w:rFonts w:ascii="Times New Roman" w:hAnsi="Times New Roman" w:cs="Times New Roman"/>
          <w:sz w:val="24"/>
          <w:szCs w:val="24"/>
        </w:rPr>
        <w:t>(5): 1605-1617.</w:t>
      </w:r>
    </w:p>
    <w:p w14:paraId="039683C3" w14:textId="77777777" w:rsidR="007378B1" w:rsidRPr="007378B1" w:rsidRDefault="007378B1" w:rsidP="00587510">
      <w:pPr>
        <w:pStyle w:val="EndNoteBibliography"/>
        <w:rPr>
          <w:rFonts w:ascii="Times New Roman" w:hAnsi="Times New Roman" w:cs="Times New Roman"/>
          <w:sz w:val="24"/>
          <w:szCs w:val="24"/>
        </w:rPr>
      </w:pPr>
    </w:p>
    <w:p w14:paraId="7CDAF1A3" w14:textId="2A008ABF"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Poff, N. L. (1997). "Landscape filters and species traits: Towards mechanistic understanding and prediction in stream ecolog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w:t>
      </w:r>
      <w:r w:rsidRPr="007378B1">
        <w:rPr>
          <w:rFonts w:ascii="Times New Roman" w:hAnsi="Times New Roman" w:cs="Times New Roman"/>
          <w:sz w:val="24"/>
          <w:szCs w:val="24"/>
        </w:rPr>
        <w:t>(2): 391-409.</w:t>
      </w:r>
    </w:p>
    <w:p w14:paraId="71D79AD9" w14:textId="77777777" w:rsidR="007378B1" w:rsidRPr="007378B1" w:rsidRDefault="007378B1" w:rsidP="00587510">
      <w:pPr>
        <w:pStyle w:val="EndNoteBibliography"/>
        <w:rPr>
          <w:rFonts w:ascii="Times New Roman" w:hAnsi="Times New Roman" w:cs="Times New Roman"/>
          <w:sz w:val="24"/>
          <w:szCs w:val="24"/>
        </w:rPr>
      </w:pPr>
    </w:p>
    <w:p w14:paraId="0039F8DF" w14:textId="0B90AC2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R Core Team (2019). R: A Language and Environment for Statistical Computing. Vienna, Austria, R Foundation for Statistical Computing.</w:t>
      </w:r>
    </w:p>
    <w:p w14:paraId="48286234" w14:textId="77777777" w:rsidR="007378B1" w:rsidRPr="007378B1" w:rsidRDefault="007378B1" w:rsidP="00587510">
      <w:pPr>
        <w:pStyle w:val="EndNoteBibliography"/>
        <w:rPr>
          <w:rFonts w:ascii="Times New Roman" w:hAnsi="Times New Roman" w:cs="Times New Roman"/>
          <w:sz w:val="24"/>
          <w:szCs w:val="24"/>
        </w:rPr>
      </w:pPr>
    </w:p>
    <w:p w14:paraId="6765CCF8" w14:textId="06E2999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ehage, J. S., J. R. Blanchard, R. E. Boucek, J. J. Lorenz and M. Robinson (2016). "Knocking back invasions: variable resistance and resilience to multiple cold spells in native vs. nonnative fishes." </w:t>
      </w:r>
      <w:r w:rsidRPr="007378B1">
        <w:rPr>
          <w:rFonts w:ascii="Times New Roman" w:hAnsi="Times New Roman" w:cs="Times New Roman"/>
          <w:sz w:val="24"/>
          <w:szCs w:val="24"/>
          <w:u w:val="single"/>
        </w:rPr>
        <w:t>Ecospher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w:t>
      </w:r>
      <w:r w:rsidRPr="007378B1">
        <w:rPr>
          <w:rFonts w:ascii="Times New Roman" w:hAnsi="Times New Roman" w:cs="Times New Roman"/>
          <w:sz w:val="24"/>
          <w:szCs w:val="24"/>
        </w:rPr>
        <w:t>(6): 13.</w:t>
      </w:r>
    </w:p>
    <w:p w14:paraId="3E2AA2AD" w14:textId="77777777" w:rsidR="007378B1" w:rsidRPr="007378B1" w:rsidRDefault="007378B1" w:rsidP="00587510">
      <w:pPr>
        <w:pStyle w:val="EndNoteBibliography"/>
        <w:rPr>
          <w:rFonts w:ascii="Times New Roman" w:hAnsi="Times New Roman" w:cs="Times New Roman"/>
          <w:sz w:val="24"/>
          <w:szCs w:val="24"/>
        </w:rPr>
      </w:pPr>
    </w:p>
    <w:p w14:paraId="74B2B5D8" w14:textId="4C0454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icklefs, R. E. and D. G. Jenkins (2011). "Biogeography and ecology: towards the integration of two disciplines."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6</w:t>
      </w:r>
      <w:r w:rsidRPr="007378B1">
        <w:rPr>
          <w:rFonts w:ascii="Times New Roman" w:hAnsi="Times New Roman" w:cs="Times New Roman"/>
          <w:sz w:val="24"/>
          <w:szCs w:val="24"/>
        </w:rPr>
        <w:t>(1576): 2438-2448.</w:t>
      </w:r>
    </w:p>
    <w:p w14:paraId="5D3830BF" w14:textId="77777777" w:rsidR="007378B1" w:rsidRPr="007378B1" w:rsidRDefault="007378B1" w:rsidP="00587510">
      <w:pPr>
        <w:pStyle w:val="EndNoteBibliography"/>
        <w:rPr>
          <w:rFonts w:ascii="Times New Roman" w:hAnsi="Times New Roman" w:cs="Times New Roman"/>
          <w:sz w:val="24"/>
          <w:szCs w:val="24"/>
        </w:rPr>
      </w:pPr>
    </w:p>
    <w:p w14:paraId="16381536" w14:textId="616B0BFE"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lls, R. J., C. Leigh and F. Sheldon (2012). "Mechanistic effects of low-flow hydrology on riverine ecosystems: ecological principles and consequences of alteration." </w:t>
      </w:r>
      <w:r w:rsidRPr="007378B1">
        <w:rPr>
          <w:rFonts w:ascii="Times New Roman" w:hAnsi="Times New Roman" w:cs="Times New Roman"/>
          <w:sz w:val="24"/>
          <w:szCs w:val="24"/>
          <w:u w:val="single"/>
        </w:rPr>
        <w:t>Freshwater Scienc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1</w:t>
      </w:r>
      <w:r w:rsidRPr="007378B1">
        <w:rPr>
          <w:rFonts w:ascii="Times New Roman" w:hAnsi="Times New Roman" w:cs="Times New Roman"/>
          <w:sz w:val="24"/>
          <w:szCs w:val="24"/>
        </w:rPr>
        <w:t>(4): 1163-1186.</w:t>
      </w:r>
    </w:p>
    <w:p w14:paraId="62B7F2ED" w14:textId="77777777" w:rsidR="007378B1" w:rsidRPr="007378B1" w:rsidRDefault="007378B1" w:rsidP="00587510">
      <w:pPr>
        <w:pStyle w:val="EndNoteBibliography"/>
        <w:rPr>
          <w:rFonts w:ascii="Times New Roman" w:hAnsi="Times New Roman" w:cs="Times New Roman"/>
          <w:sz w:val="24"/>
          <w:szCs w:val="24"/>
        </w:rPr>
      </w:pPr>
    </w:p>
    <w:p w14:paraId="2190F773" w14:textId="07782E88"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senberg, D. M. and V. H. Resh (1993). </w:t>
      </w:r>
      <w:r w:rsidRPr="007378B1">
        <w:rPr>
          <w:rFonts w:ascii="Times New Roman" w:hAnsi="Times New Roman" w:cs="Times New Roman"/>
          <w:sz w:val="24"/>
          <w:szCs w:val="24"/>
          <w:u w:val="single"/>
        </w:rPr>
        <w:t>Freshwater Biomonitoring and Benthic Macroinvertebrates</w:t>
      </w:r>
      <w:r w:rsidRPr="007378B1">
        <w:rPr>
          <w:rFonts w:ascii="Times New Roman" w:hAnsi="Times New Roman" w:cs="Times New Roman"/>
          <w:sz w:val="24"/>
          <w:szCs w:val="24"/>
        </w:rPr>
        <w:t>. Boston, Kluwer Academic Publishers.</w:t>
      </w:r>
    </w:p>
    <w:p w14:paraId="289DD560" w14:textId="77777777" w:rsidR="007378B1" w:rsidRPr="007378B1" w:rsidRDefault="007378B1" w:rsidP="00587510">
      <w:pPr>
        <w:pStyle w:val="EndNoteBibliography"/>
        <w:rPr>
          <w:rFonts w:ascii="Times New Roman" w:hAnsi="Times New Roman" w:cs="Times New Roman"/>
          <w:sz w:val="24"/>
          <w:szCs w:val="24"/>
        </w:rPr>
      </w:pPr>
    </w:p>
    <w:p w14:paraId="1190365C" w14:textId="34CA5E4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chade, J., S. G. Fisher, N. Grimm and J. A. Seddon (2001). </w:t>
      </w:r>
      <w:r w:rsidRPr="007378B1">
        <w:rPr>
          <w:rFonts w:ascii="Times New Roman" w:hAnsi="Times New Roman" w:cs="Times New Roman"/>
          <w:sz w:val="24"/>
          <w:szCs w:val="24"/>
          <w:u w:val="single"/>
        </w:rPr>
        <w:t>The Influence of Riparian Shrub on Nitrogen Cycling in a Sonoran Desert Stream</w:t>
      </w:r>
      <w:r w:rsidRPr="007378B1">
        <w:rPr>
          <w:rFonts w:ascii="Times New Roman" w:hAnsi="Times New Roman" w:cs="Times New Roman"/>
          <w:sz w:val="24"/>
          <w:szCs w:val="24"/>
        </w:rPr>
        <w:t>.</w:t>
      </w:r>
    </w:p>
    <w:p w14:paraId="528F3842" w14:textId="77777777" w:rsidR="007378B1" w:rsidRPr="007378B1" w:rsidRDefault="007378B1" w:rsidP="00587510">
      <w:pPr>
        <w:pStyle w:val="EndNoteBibliography"/>
        <w:rPr>
          <w:rFonts w:ascii="Times New Roman" w:hAnsi="Times New Roman" w:cs="Times New Roman"/>
          <w:sz w:val="24"/>
          <w:szCs w:val="24"/>
        </w:rPr>
      </w:pPr>
    </w:p>
    <w:p w14:paraId="417AC064" w14:textId="41D0BF0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eabra, R., D. S. Wethey, A. M. Santos and F. P. Lima (2015). "Understanding complex biogeographic responses to climate change." </w:t>
      </w:r>
      <w:r w:rsidRPr="007378B1">
        <w:rPr>
          <w:rFonts w:ascii="Times New Roman" w:hAnsi="Times New Roman" w:cs="Times New Roman"/>
          <w:sz w:val="24"/>
          <w:szCs w:val="24"/>
          <w:u w:val="single"/>
        </w:rPr>
        <w:t>Scientific Report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w:t>
      </w:r>
      <w:r w:rsidRPr="007378B1">
        <w:rPr>
          <w:rFonts w:ascii="Times New Roman" w:hAnsi="Times New Roman" w:cs="Times New Roman"/>
          <w:sz w:val="24"/>
          <w:szCs w:val="24"/>
        </w:rPr>
        <w:t>.</w:t>
      </w:r>
    </w:p>
    <w:p w14:paraId="003C90B0" w14:textId="77777777" w:rsidR="007378B1" w:rsidRPr="007378B1" w:rsidRDefault="007378B1" w:rsidP="00587510">
      <w:pPr>
        <w:pStyle w:val="EndNoteBibliography"/>
        <w:rPr>
          <w:rFonts w:ascii="Times New Roman" w:hAnsi="Times New Roman" w:cs="Times New Roman"/>
          <w:sz w:val="24"/>
          <w:szCs w:val="24"/>
        </w:rPr>
      </w:pPr>
    </w:p>
    <w:p w14:paraId="502CE931" w14:textId="5F72DBDB"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traile, D. and A. Hälbich (2000). "Life History and Multiple Antipredator Defenses of an Invertebrate Pelagic Predator, Bythotrephes longimanus."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81</w:t>
      </w:r>
      <w:r w:rsidRPr="007378B1">
        <w:rPr>
          <w:rFonts w:ascii="Times New Roman" w:hAnsi="Times New Roman" w:cs="Times New Roman"/>
          <w:sz w:val="24"/>
          <w:szCs w:val="24"/>
        </w:rPr>
        <w:t>: 150-163.</w:t>
      </w:r>
    </w:p>
    <w:p w14:paraId="54694004" w14:textId="77777777" w:rsidR="007378B1" w:rsidRPr="007378B1" w:rsidRDefault="007378B1" w:rsidP="00587510">
      <w:pPr>
        <w:pStyle w:val="EndNoteBibliography"/>
        <w:rPr>
          <w:rFonts w:ascii="Times New Roman" w:hAnsi="Times New Roman" w:cs="Times New Roman"/>
          <w:sz w:val="24"/>
          <w:szCs w:val="24"/>
        </w:rPr>
      </w:pPr>
    </w:p>
    <w:p w14:paraId="65D4E30C" w14:textId="425821FD"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Tabacchi, E., L. Lambs, H. Guilloy, A. M. Planty-Tabacchi, E. Muller and H. Decamps (2000). "Impacts of riparian vegetation on hydrological processes." </w:t>
      </w:r>
      <w:r w:rsidRPr="007378B1">
        <w:rPr>
          <w:rFonts w:ascii="Times New Roman" w:hAnsi="Times New Roman" w:cs="Times New Roman"/>
          <w:sz w:val="24"/>
          <w:szCs w:val="24"/>
          <w:u w:val="single"/>
        </w:rPr>
        <w:t>Hydrological Process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6-17): 2959-2976.</w:t>
      </w:r>
    </w:p>
    <w:p w14:paraId="4A1CAD44" w14:textId="77777777" w:rsidR="007378B1" w:rsidRPr="007378B1" w:rsidRDefault="007378B1" w:rsidP="00587510">
      <w:pPr>
        <w:pStyle w:val="EndNoteBibliography"/>
        <w:rPr>
          <w:rFonts w:ascii="Times New Roman" w:hAnsi="Times New Roman" w:cs="Times New Roman"/>
          <w:sz w:val="24"/>
          <w:szCs w:val="24"/>
        </w:rPr>
      </w:pPr>
    </w:p>
    <w:p w14:paraId="476B0178" w14:textId="4EB03C4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Thomas C, B. T., Whiteside BG (2007). </w:t>
      </w:r>
      <w:r w:rsidRPr="007378B1">
        <w:rPr>
          <w:rFonts w:ascii="Times New Roman" w:hAnsi="Times New Roman" w:cs="Times New Roman"/>
          <w:sz w:val="24"/>
          <w:szCs w:val="24"/>
          <w:u w:val="single"/>
        </w:rPr>
        <w:t>A Field Guide: Freshwater Fishes of Texas</w:t>
      </w:r>
      <w:r w:rsidRPr="007378B1">
        <w:rPr>
          <w:rFonts w:ascii="Times New Roman" w:hAnsi="Times New Roman" w:cs="Times New Roman"/>
          <w:sz w:val="24"/>
          <w:szCs w:val="24"/>
        </w:rPr>
        <w:t>. College Station, Texas, Texas A&amp;M University Press.</w:t>
      </w:r>
    </w:p>
    <w:p w14:paraId="5A054536" w14:textId="77777777" w:rsidR="007378B1" w:rsidRPr="007378B1" w:rsidRDefault="007378B1" w:rsidP="00587510">
      <w:pPr>
        <w:pStyle w:val="EndNoteBibliography"/>
        <w:rPr>
          <w:rFonts w:ascii="Times New Roman" w:hAnsi="Times New Roman" w:cs="Times New Roman"/>
          <w:sz w:val="24"/>
          <w:szCs w:val="24"/>
        </w:rPr>
      </w:pPr>
    </w:p>
    <w:p w14:paraId="5A1A24B8" w14:textId="0AC1AD1C"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ard, J. H. (1963). "</w:t>
      </w:r>
      <w:r w:rsidR="007378B1">
        <w:rPr>
          <w:rFonts w:ascii="Times New Roman" w:hAnsi="Times New Roman" w:cs="Times New Roman"/>
          <w:sz w:val="24"/>
          <w:szCs w:val="24"/>
        </w:rPr>
        <w:t>Hierarchical Grouping to Optimize an Objective Function</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American Statistical Association</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8</w:t>
      </w:r>
      <w:r w:rsidRPr="007378B1">
        <w:rPr>
          <w:rFonts w:ascii="Times New Roman" w:hAnsi="Times New Roman" w:cs="Times New Roman"/>
          <w:sz w:val="24"/>
          <w:szCs w:val="24"/>
        </w:rPr>
        <w:t>(301): 236.</w:t>
      </w:r>
    </w:p>
    <w:p w14:paraId="431ABFB2" w14:textId="77777777" w:rsidR="007378B1" w:rsidRPr="007378B1" w:rsidRDefault="007378B1" w:rsidP="00587510">
      <w:pPr>
        <w:pStyle w:val="EndNoteBibliography"/>
        <w:rPr>
          <w:rFonts w:ascii="Times New Roman" w:hAnsi="Times New Roman" w:cs="Times New Roman"/>
          <w:sz w:val="24"/>
          <w:szCs w:val="24"/>
        </w:rPr>
      </w:pPr>
    </w:p>
    <w:p w14:paraId="5E6D38E9" w14:textId="23E993E5"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Wenner, C. A. (1978). Anguillidae. In W. Fischer (ed.) FAO species identification sheets for fishery purposes. W. A. F. A. 31). FAO, Rome.</w:t>
      </w:r>
    </w:p>
    <w:p w14:paraId="52DB740F" w14:textId="77777777" w:rsidR="007378B1" w:rsidRPr="007378B1" w:rsidRDefault="007378B1" w:rsidP="00587510">
      <w:pPr>
        <w:pStyle w:val="EndNoteBibliography"/>
        <w:rPr>
          <w:rFonts w:ascii="Times New Roman" w:hAnsi="Times New Roman" w:cs="Times New Roman"/>
          <w:sz w:val="24"/>
          <w:szCs w:val="24"/>
        </w:rPr>
      </w:pPr>
    </w:p>
    <w:p w14:paraId="240BCBCB" w14:textId="63884A33"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entworth, C. K. (1922). "A scale of grade and class terms for clastic sediments." </w:t>
      </w:r>
      <w:r w:rsidRPr="007378B1">
        <w:rPr>
          <w:rFonts w:ascii="Times New Roman" w:hAnsi="Times New Roman" w:cs="Times New Roman"/>
          <w:sz w:val="24"/>
          <w:szCs w:val="24"/>
          <w:u w:val="single"/>
        </w:rPr>
        <w:t>Journal of Ge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5): 377-392.</w:t>
      </w:r>
    </w:p>
    <w:p w14:paraId="7E936E99" w14:textId="77777777" w:rsidR="007378B1" w:rsidRPr="007378B1" w:rsidRDefault="007378B1" w:rsidP="00587510">
      <w:pPr>
        <w:pStyle w:val="EndNoteBibliography"/>
        <w:rPr>
          <w:rFonts w:ascii="Times New Roman" w:hAnsi="Times New Roman" w:cs="Times New Roman"/>
          <w:sz w:val="24"/>
          <w:szCs w:val="24"/>
        </w:rPr>
      </w:pPr>
    </w:p>
    <w:p w14:paraId="733BAE12" w14:textId="06856966"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hittaker, R. J., K. J. Willis and R. Field (2001). "Scale and species richness: towards a general, hierarchical theory of species diversity." </w:t>
      </w:r>
      <w:r w:rsidRPr="007378B1">
        <w:rPr>
          <w:rFonts w:ascii="Times New Roman" w:hAnsi="Times New Roman" w:cs="Times New Roman"/>
          <w:sz w:val="24"/>
          <w:szCs w:val="24"/>
          <w:u w:val="single"/>
        </w:rPr>
        <w:t>Journal of Bioge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8</w:t>
      </w:r>
      <w:r w:rsidRPr="007378B1">
        <w:rPr>
          <w:rFonts w:ascii="Times New Roman" w:hAnsi="Times New Roman" w:cs="Times New Roman"/>
          <w:sz w:val="24"/>
          <w:szCs w:val="24"/>
        </w:rPr>
        <w:t>(4): 453-470.</w:t>
      </w:r>
    </w:p>
    <w:p w14:paraId="472923DA" w14:textId="77777777" w:rsidR="007378B1" w:rsidRPr="007378B1" w:rsidRDefault="007378B1" w:rsidP="00587510">
      <w:pPr>
        <w:pStyle w:val="EndNoteBibliography"/>
        <w:rPr>
          <w:rFonts w:ascii="Times New Roman" w:hAnsi="Times New Roman" w:cs="Times New Roman"/>
          <w:sz w:val="24"/>
          <w:szCs w:val="24"/>
        </w:rPr>
      </w:pPr>
    </w:p>
    <w:p w14:paraId="332869A3" w14:textId="06946CC7"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ggins, G. (2015). </w:t>
      </w:r>
      <w:r w:rsidRPr="007378B1">
        <w:rPr>
          <w:rFonts w:ascii="Times New Roman" w:hAnsi="Times New Roman" w:cs="Times New Roman"/>
          <w:sz w:val="24"/>
          <w:szCs w:val="24"/>
          <w:u w:val="single"/>
        </w:rPr>
        <w:t>Larvae of the North American Caddisfly Genera (Trichoptera)</w:t>
      </w:r>
      <w:r w:rsidRPr="007378B1">
        <w:rPr>
          <w:rFonts w:ascii="Times New Roman" w:hAnsi="Times New Roman" w:cs="Times New Roman"/>
          <w:sz w:val="24"/>
          <w:szCs w:val="24"/>
        </w:rPr>
        <w:t>. University of Toronto Press, Scholarly Publishing Division.</w:t>
      </w:r>
    </w:p>
    <w:p w14:paraId="071DB39C" w14:textId="77777777" w:rsidR="007378B1" w:rsidRPr="007378B1" w:rsidRDefault="007378B1" w:rsidP="00587510">
      <w:pPr>
        <w:pStyle w:val="EndNoteBibliography"/>
        <w:rPr>
          <w:rFonts w:ascii="Times New Roman" w:hAnsi="Times New Roman" w:cs="Times New Roman"/>
          <w:sz w:val="24"/>
          <w:szCs w:val="24"/>
        </w:rPr>
      </w:pPr>
    </w:p>
    <w:p w14:paraId="54388B3A" w14:textId="613DD262"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lliams, W. (2002). "Salinisation: A major threat to water resources in the arid and semi-arid regions of the world." </w:t>
      </w:r>
      <w:r w:rsidRPr="007378B1">
        <w:rPr>
          <w:rFonts w:ascii="Times New Roman" w:hAnsi="Times New Roman" w:cs="Times New Roman"/>
          <w:sz w:val="24"/>
          <w:szCs w:val="24"/>
          <w:u w:val="single"/>
        </w:rPr>
        <w:t>Lakes &amp; Reservoirs: Research &amp; Manage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w:t>
      </w:r>
      <w:r w:rsidRPr="007378B1">
        <w:rPr>
          <w:rFonts w:ascii="Times New Roman" w:hAnsi="Times New Roman" w:cs="Times New Roman"/>
          <w:sz w:val="24"/>
          <w:szCs w:val="24"/>
        </w:rPr>
        <w:t>: 85-91.</w:t>
      </w:r>
    </w:p>
    <w:p w14:paraId="1BBCE4C0" w14:textId="77777777" w:rsidR="007378B1" w:rsidRPr="007378B1" w:rsidRDefault="007378B1" w:rsidP="00587510">
      <w:pPr>
        <w:pStyle w:val="EndNoteBibliography"/>
        <w:rPr>
          <w:rFonts w:ascii="Times New Roman" w:hAnsi="Times New Roman" w:cs="Times New Roman"/>
          <w:sz w:val="24"/>
          <w:szCs w:val="24"/>
        </w:rPr>
      </w:pPr>
    </w:p>
    <w:p w14:paraId="1C71EA13" w14:textId="67DA1494" w:rsidR="00587510"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oodward, G., D. M. Perkins and L. E. Brown (2010). "Climate change and freshwater ecosystems: impacts across multiple levels of organization."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5</w:t>
      </w:r>
      <w:r w:rsidRPr="007378B1">
        <w:rPr>
          <w:rFonts w:ascii="Times New Roman" w:hAnsi="Times New Roman" w:cs="Times New Roman"/>
          <w:sz w:val="24"/>
          <w:szCs w:val="24"/>
        </w:rPr>
        <w:t>(1549): 2093-2106.</w:t>
      </w:r>
    </w:p>
    <w:p w14:paraId="34546D2C" w14:textId="77777777" w:rsidR="007378B1" w:rsidRPr="007378B1" w:rsidRDefault="007378B1" w:rsidP="00587510">
      <w:pPr>
        <w:pStyle w:val="EndNoteBibliography"/>
        <w:rPr>
          <w:rFonts w:ascii="Times New Roman" w:hAnsi="Times New Roman" w:cs="Times New Roman"/>
          <w:sz w:val="24"/>
          <w:szCs w:val="24"/>
        </w:rPr>
      </w:pPr>
    </w:p>
    <w:p w14:paraId="70A9E03D" w14:textId="77777777" w:rsidR="00587510" w:rsidRPr="007378B1" w:rsidRDefault="00587510" w:rsidP="00587510">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rona, F. J., T. D. Prowse, J. D. Reist, J. E. Hobbie, L. M. J. Levesque and W. F. Vincent (2006). "Climate change effects on aquatic biota, ecosystem structure and function." </w:t>
      </w:r>
      <w:r w:rsidRPr="007378B1">
        <w:rPr>
          <w:rFonts w:ascii="Times New Roman" w:hAnsi="Times New Roman" w:cs="Times New Roman"/>
          <w:sz w:val="24"/>
          <w:szCs w:val="24"/>
          <w:u w:val="single"/>
        </w:rPr>
        <w:t>Ambio</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5</w:t>
      </w:r>
      <w:r w:rsidRPr="007378B1">
        <w:rPr>
          <w:rFonts w:ascii="Times New Roman" w:hAnsi="Times New Roman" w:cs="Times New Roman"/>
          <w:sz w:val="24"/>
          <w:szCs w:val="24"/>
        </w:rPr>
        <w:t>(7): 359-369.</w:t>
      </w:r>
    </w:p>
    <w:p w14:paraId="44051595" w14:textId="65187236" w:rsidR="004B5518" w:rsidRPr="00255967" w:rsidRDefault="007A3C8C" w:rsidP="009A7FCE">
      <w:pPr>
        <w:spacing w:line="480" w:lineRule="auto"/>
        <w:contextualSpacing/>
      </w:pPr>
      <w:r w:rsidRPr="007378B1">
        <w:fldChar w:fldCharType="end"/>
      </w:r>
    </w:p>
    <w:sectPr w:rsidR="004B5518" w:rsidRPr="00255967" w:rsidSect="00D9375D">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E39D8E" w14:textId="77777777" w:rsidR="00CB047D" w:rsidRDefault="00CB047D" w:rsidP="00255967">
      <w:pPr>
        <w:spacing w:after="0" w:line="240" w:lineRule="auto"/>
      </w:pPr>
      <w:r>
        <w:separator/>
      </w:r>
    </w:p>
  </w:endnote>
  <w:endnote w:type="continuationSeparator" w:id="0">
    <w:p w14:paraId="4E161A95" w14:textId="77777777" w:rsidR="00CB047D" w:rsidRDefault="00CB047D" w:rsidP="002559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9641689"/>
      <w:docPartObj>
        <w:docPartGallery w:val="Page Numbers (Bottom of Page)"/>
        <w:docPartUnique/>
      </w:docPartObj>
    </w:sdtPr>
    <w:sdtEndPr>
      <w:rPr>
        <w:noProof/>
      </w:rPr>
    </w:sdtEndPr>
    <w:sdtContent>
      <w:p w14:paraId="5D35FB41" w14:textId="1B1AC591" w:rsidR="00F44D34" w:rsidRDefault="00F44D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7356E4" w14:textId="77777777" w:rsidR="00F44D34" w:rsidRDefault="00F44D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B30AA1" w14:textId="77777777" w:rsidR="00CB047D" w:rsidRDefault="00CB047D" w:rsidP="00255967">
      <w:pPr>
        <w:spacing w:after="0" w:line="240" w:lineRule="auto"/>
      </w:pPr>
      <w:r>
        <w:separator/>
      </w:r>
    </w:p>
  </w:footnote>
  <w:footnote w:type="continuationSeparator" w:id="0">
    <w:p w14:paraId="1BD46C90" w14:textId="77777777" w:rsidR="00CB047D" w:rsidRDefault="00CB047D" w:rsidP="0025596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z5tzvegvfzxvewravxdtp5xdsswfzfxrww&quot;&gt;My EndNote Library&lt;record-ids&gt;&lt;item&gt;1&lt;/item&gt;&lt;item&gt;10&lt;/item&gt;&lt;item&gt;11&lt;/item&gt;&lt;item&gt;13&lt;/item&gt;&lt;item&gt;14&lt;/item&gt;&lt;item&gt;15&lt;/item&gt;&lt;item&gt;17&lt;/item&gt;&lt;item&gt;22&lt;/item&gt;&lt;item&gt;23&lt;/item&gt;&lt;item&gt;26&lt;/item&gt;&lt;item&gt;28&lt;/item&gt;&lt;item&gt;31&lt;/item&gt;&lt;item&gt;32&lt;/item&gt;&lt;item&gt;34&lt;/item&gt;&lt;item&gt;36&lt;/item&gt;&lt;item&gt;37&lt;/item&gt;&lt;item&gt;38&lt;/item&gt;&lt;item&gt;39&lt;/item&gt;&lt;item&gt;43&lt;/item&gt;&lt;item&gt;52&lt;/item&gt;&lt;item&gt;54&lt;/item&gt;&lt;item&gt;55&lt;/item&gt;&lt;item&gt;72&lt;/item&gt;&lt;item&gt;73&lt;/item&gt;&lt;item&gt;107&lt;/item&gt;&lt;item&gt;154&lt;/item&gt;&lt;item&gt;183&lt;/item&gt;&lt;item&gt;187&lt;/item&gt;&lt;item&gt;207&lt;/item&gt;&lt;item&gt;210&lt;/item&gt;&lt;item&gt;239&lt;/item&gt;&lt;item&gt;240&lt;/item&gt;&lt;item&gt;241&lt;/item&gt;&lt;item&gt;243&lt;/item&gt;&lt;item&gt;244&lt;/item&gt;&lt;item&gt;245&lt;/item&gt;&lt;item&gt;247&lt;/item&gt;&lt;item&gt;248&lt;/item&gt;&lt;item&gt;249&lt;/item&gt;&lt;item&gt;250&lt;/item&gt;&lt;item&gt;251&lt;/item&gt;&lt;item&gt;252&lt;/item&gt;&lt;item&gt;253&lt;/item&gt;&lt;item&gt;254&lt;/item&gt;&lt;item&gt;255&lt;/item&gt;&lt;/record-ids&gt;&lt;/item&gt;&lt;/Libraries&gt;"/>
  </w:docVars>
  <w:rsids>
    <w:rsidRoot w:val="006643E8"/>
    <w:rsid w:val="00004195"/>
    <w:rsid w:val="00013744"/>
    <w:rsid w:val="00013E1F"/>
    <w:rsid w:val="00016042"/>
    <w:rsid w:val="000201C7"/>
    <w:rsid w:val="00020CA6"/>
    <w:rsid w:val="00032BFD"/>
    <w:rsid w:val="00041C13"/>
    <w:rsid w:val="0004275E"/>
    <w:rsid w:val="00042B29"/>
    <w:rsid w:val="000438AE"/>
    <w:rsid w:val="00070FAE"/>
    <w:rsid w:val="000716BA"/>
    <w:rsid w:val="000732C1"/>
    <w:rsid w:val="000865CC"/>
    <w:rsid w:val="000868EB"/>
    <w:rsid w:val="00086B1A"/>
    <w:rsid w:val="0009113F"/>
    <w:rsid w:val="00094196"/>
    <w:rsid w:val="000976FE"/>
    <w:rsid w:val="000B054C"/>
    <w:rsid w:val="000B4951"/>
    <w:rsid w:val="000D430E"/>
    <w:rsid w:val="000D4D46"/>
    <w:rsid w:val="000D7A48"/>
    <w:rsid w:val="000E04DD"/>
    <w:rsid w:val="000E2D09"/>
    <w:rsid w:val="000E40E5"/>
    <w:rsid w:val="000F2C0D"/>
    <w:rsid w:val="00105AA7"/>
    <w:rsid w:val="00110EB7"/>
    <w:rsid w:val="00111656"/>
    <w:rsid w:val="0012170C"/>
    <w:rsid w:val="00121DCC"/>
    <w:rsid w:val="00126E30"/>
    <w:rsid w:val="001326BF"/>
    <w:rsid w:val="00133D5D"/>
    <w:rsid w:val="00134580"/>
    <w:rsid w:val="00140764"/>
    <w:rsid w:val="001408BC"/>
    <w:rsid w:val="001457A2"/>
    <w:rsid w:val="00155A54"/>
    <w:rsid w:val="00157612"/>
    <w:rsid w:val="00171020"/>
    <w:rsid w:val="00174ABC"/>
    <w:rsid w:val="001850B4"/>
    <w:rsid w:val="00193B69"/>
    <w:rsid w:val="001A0F38"/>
    <w:rsid w:val="001A3D2B"/>
    <w:rsid w:val="001B156C"/>
    <w:rsid w:val="001C0316"/>
    <w:rsid w:val="001C12E9"/>
    <w:rsid w:val="001C3136"/>
    <w:rsid w:val="001C59E6"/>
    <w:rsid w:val="001D5841"/>
    <w:rsid w:val="001E090B"/>
    <w:rsid w:val="001E3B67"/>
    <w:rsid w:val="001F6BA4"/>
    <w:rsid w:val="00211A45"/>
    <w:rsid w:val="00212A52"/>
    <w:rsid w:val="00216EFF"/>
    <w:rsid w:val="00220896"/>
    <w:rsid w:val="002240B6"/>
    <w:rsid w:val="002313CE"/>
    <w:rsid w:val="00240044"/>
    <w:rsid w:val="002406DC"/>
    <w:rsid w:val="00241A8B"/>
    <w:rsid w:val="00247797"/>
    <w:rsid w:val="00250077"/>
    <w:rsid w:val="00250B20"/>
    <w:rsid w:val="00255967"/>
    <w:rsid w:val="00255B89"/>
    <w:rsid w:val="00256EF2"/>
    <w:rsid w:val="002678B3"/>
    <w:rsid w:val="00271444"/>
    <w:rsid w:val="00273803"/>
    <w:rsid w:val="00284BED"/>
    <w:rsid w:val="00290BE3"/>
    <w:rsid w:val="0029112B"/>
    <w:rsid w:val="00291D7C"/>
    <w:rsid w:val="002926B9"/>
    <w:rsid w:val="002A2151"/>
    <w:rsid w:val="002A417A"/>
    <w:rsid w:val="002A752A"/>
    <w:rsid w:val="002D1AF3"/>
    <w:rsid w:val="002D3679"/>
    <w:rsid w:val="002E5215"/>
    <w:rsid w:val="002E6470"/>
    <w:rsid w:val="002E7A10"/>
    <w:rsid w:val="002E7D93"/>
    <w:rsid w:val="00300F8C"/>
    <w:rsid w:val="0031059E"/>
    <w:rsid w:val="00310C9C"/>
    <w:rsid w:val="00322DB6"/>
    <w:rsid w:val="0032751B"/>
    <w:rsid w:val="00331039"/>
    <w:rsid w:val="00336714"/>
    <w:rsid w:val="00337DFB"/>
    <w:rsid w:val="00347E19"/>
    <w:rsid w:val="003630A5"/>
    <w:rsid w:val="00363FA7"/>
    <w:rsid w:val="00374ADA"/>
    <w:rsid w:val="0037620D"/>
    <w:rsid w:val="0037648D"/>
    <w:rsid w:val="00377421"/>
    <w:rsid w:val="00387325"/>
    <w:rsid w:val="003878BF"/>
    <w:rsid w:val="003A71C9"/>
    <w:rsid w:val="003B4547"/>
    <w:rsid w:val="003D0624"/>
    <w:rsid w:val="003D1922"/>
    <w:rsid w:val="003E0062"/>
    <w:rsid w:val="003F4A60"/>
    <w:rsid w:val="003F5055"/>
    <w:rsid w:val="003F5EE4"/>
    <w:rsid w:val="003F66A9"/>
    <w:rsid w:val="003F7CA6"/>
    <w:rsid w:val="004055A0"/>
    <w:rsid w:val="00406311"/>
    <w:rsid w:val="004067CA"/>
    <w:rsid w:val="00407078"/>
    <w:rsid w:val="00410E49"/>
    <w:rsid w:val="00411202"/>
    <w:rsid w:val="00431446"/>
    <w:rsid w:val="00442D6F"/>
    <w:rsid w:val="0044422B"/>
    <w:rsid w:val="00450161"/>
    <w:rsid w:val="00452AAA"/>
    <w:rsid w:val="0045377E"/>
    <w:rsid w:val="00453FB3"/>
    <w:rsid w:val="00466196"/>
    <w:rsid w:val="0046620B"/>
    <w:rsid w:val="00470D9F"/>
    <w:rsid w:val="004756C1"/>
    <w:rsid w:val="00491E30"/>
    <w:rsid w:val="004943D8"/>
    <w:rsid w:val="004964EC"/>
    <w:rsid w:val="004A6C25"/>
    <w:rsid w:val="004A7DF3"/>
    <w:rsid w:val="004B08FD"/>
    <w:rsid w:val="004B5518"/>
    <w:rsid w:val="004B7C0B"/>
    <w:rsid w:val="004C2006"/>
    <w:rsid w:val="004C44BE"/>
    <w:rsid w:val="004C5679"/>
    <w:rsid w:val="004E550E"/>
    <w:rsid w:val="004E6DDA"/>
    <w:rsid w:val="004F1C25"/>
    <w:rsid w:val="004F6B73"/>
    <w:rsid w:val="00507DCF"/>
    <w:rsid w:val="00535662"/>
    <w:rsid w:val="00537C76"/>
    <w:rsid w:val="00542FA4"/>
    <w:rsid w:val="00545029"/>
    <w:rsid w:val="00546671"/>
    <w:rsid w:val="00546BD6"/>
    <w:rsid w:val="0055422A"/>
    <w:rsid w:val="0055690A"/>
    <w:rsid w:val="00561238"/>
    <w:rsid w:val="005615AA"/>
    <w:rsid w:val="00562BA1"/>
    <w:rsid w:val="00582AEF"/>
    <w:rsid w:val="00585E62"/>
    <w:rsid w:val="00586A92"/>
    <w:rsid w:val="00587399"/>
    <w:rsid w:val="00587510"/>
    <w:rsid w:val="005A1C4A"/>
    <w:rsid w:val="005A4538"/>
    <w:rsid w:val="005A5FC6"/>
    <w:rsid w:val="005A6FEE"/>
    <w:rsid w:val="005B1199"/>
    <w:rsid w:val="005B3439"/>
    <w:rsid w:val="005D4367"/>
    <w:rsid w:val="005D55D1"/>
    <w:rsid w:val="005E3445"/>
    <w:rsid w:val="005E356D"/>
    <w:rsid w:val="005F1F68"/>
    <w:rsid w:val="005F5F2F"/>
    <w:rsid w:val="0060267F"/>
    <w:rsid w:val="00604A80"/>
    <w:rsid w:val="00605915"/>
    <w:rsid w:val="006118BD"/>
    <w:rsid w:val="00611EEA"/>
    <w:rsid w:val="00611EFF"/>
    <w:rsid w:val="006175E7"/>
    <w:rsid w:val="006225D5"/>
    <w:rsid w:val="00627715"/>
    <w:rsid w:val="0064690C"/>
    <w:rsid w:val="00646FAB"/>
    <w:rsid w:val="006474E8"/>
    <w:rsid w:val="00653CDB"/>
    <w:rsid w:val="00657BF6"/>
    <w:rsid w:val="00660263"/>
    <w:rsid w:val="00661BEA"/>
    <w:rsid w:val="00662A07"/>
    <w:rsid w:val="00664236"/>
    <w:rsid w:val="006643E8"/>
    <w:rsid w:val="006750BE"/>
    <w:rsid w:val="00683275"/>
    <w:rsid w:val="00683295"/>
    <w:rsid w:val="00683D36"/>
    <w:rsid w:val="006924BE"/>
    <w:rsid w:val="00697FA6"/>
    <w:rsid w:val="006A39AA"/>
    <w:rsid w:val="006A6A9A"/>
    <w:rsid w:val="006B26E4"/>
    <w:rsid w:val="006B2FE3"/>
    <w:rsid w:val="006C0380"/>
    <w:rsid w:val="006D23BA"/>
    <w:rsid w:val="006D2F2A"/>
    <w:rsid w:val="006D47B1"/>
    <w:rsid w:val="006E2B73"/>
    <w:rsid w:val="006E3F3C"/>
    <w:rsid w:val="006E3F74"/>
    <w:rsid w:val="006E555D"/>
    <w:rsid w:val="006F1D6D"/>
    <w:rsid w:val="006F40A9"/>
    <w:rsid w:val="006F6882"/>
    <w:rsid w:val="00710748"/>
    <w:rsid w:val="00724648"/>
    <w:rsid w:val="007310D5"/>
    <w:rsid w:val="007378B1"/>
    <w:rsid w:val="007404D7"/>
    <w:rsid w:val="00771BE4"/>
    <w:rsid w:val="007803D6"/>
    <w:rsid w:val="00780E45"/>
    <w:rsid w:val="00791C89"/>
    <w:rsid w:val="00793C29"/>
    <w:rsid w:val="007A248E"/>
    <w:rsid w:val="007A3C8C"/>
    <w:rsid w:val="007B419D"/>
    <w:rsid w:val="007C1C54"/>
    <w:rsid w:val="007D1D2C"/>
    <w:rsid w:val="007D250B"/>
    <w:rsid w:val="007D4F4A"/>
    <w:rsid w:val="007D67CD"/>
    <w:rsid w:val="007F0931"/>
    <w:rsid w:val="007F2A48"/>
    <w:rsid w:val="007F7591"/>
    <w:rsid w:val="008015D8"/>
    <w:rsid w:val="00802B6F"/>
    <w:rsid w:val="00810031"/>
    <w:rsid w:val="008156DE"/>
    <w:rsid w:val="00815782"/>
    <w:rsid w:val="00832968"/>
    <w:rsid w:val="00834608"/>
    <w:rsid w:val="00837C09"/>
    <w:rsid w:val="00840033"/>
    <w:rsid w:val="00850998"/>
    <w:rsid w:val="00851196"/>
    <w:rsid w:val="00855253"/>
    <w:rsid w:val="00862591"/>
    <w:rsid w:val="00867FB4"/>
    <w:rsid w:val="00870283"/>
    <w:rsid w:val="00870393"/>
    <w:rsid w:val="008727C5"/>
    <w:rsid w:val="00872D2C"/>
    <w:rsid w:val="0087414E"/>
    <w:rsid w:val="00885276"/>
    <w:rsid w:val="008910F9"/>
    <w:rsid w:val="008979DE"/>
    <w:rsid w:val="008A0C97"/>
    <w:rsid w:val="008C0DB6"/>
    <w:rsid w:val="008D2795"/>
    <w:rsid w:val="008E1627"/>
    <w:rsid w:val="008E256C"/>
    <w:rsid w:val="008E3936"/>
    <w:rsid w:val="008F0B18"/>
    <w:rsid w:val="008F41B7"/>
    <w:rsid w:val="008F5BF2"/>
    <w:rsid w:val="0090260E"/>
    <w:rsid w:val="00902694"/>
    <w:rsid w:val="00906244"/>
    <w:rsid w:val="00920CF5"/>
    <w:rsid w:val="00924FA2"/>
    <w:rsid w:val="0093355B"/>
    <w:rsid w:val="00940F61"/>
    <w:rsid w:val="009421D6"/>
    <w:rsid w:val="009464B2"/>
    <w:rsid w:val="00946911"/>
    <w:rsid w:val="00956D08"/>
    <w:rsid w:val="00965BFE"/>
    <w:rsid w:val="00970C32"/>
    <w:rsid w:val="00971908"/>
    <w:rsid w:val="009736BF"/>
    <w:rsid w:val="00973B9C"/>
    <w:rsid w:val="00986574"/>
    <w:rsid w:val="00987D64"/>
    <w:rsid w:val="00991FC4"/>
    <w:rsid w:val="00997312"/>
    <w:rsid w:val="009977AC"/>
    <w:rsid w:val="009A7FCE"/>
    <w:rsid w:val="009B6251"/>
    <w:rsid w:val="009B7EC6"/>
    <w:rsid w:val="009D16D4"/>
    <w:rsid w:val="009D21F2"/>
    <w:rsid w:val="009E0165"/>
    <w:rsid w:val="009E2584"/>
    <w:rsid w:val="009E2D28"/>
    <w:rsid w:val="009E32DA"/>
    <w:rsid w:val="009E3750"/>
    <w:rsid w:val="009F2BC2"/>
    <w:rsid w:val="009F50BD"/>
    <w:rsid w:val="009F5F2D"/>
    <w:rsid w:val="009F6AB4"/>
    <w:rsid w:val="00A3048A"/>
    <w:rsid w:val="00A37DDC"/>
    <w:rsid w:val="00A45FF6"/>
    <w:rsid w:val="00A5012F"/>
    <w:rsid w:val="00A56D8D"/>
    <w:rsid w:val="00A6025E"/>
    <w:rsid w:val="00A6221C"/>
    <w:rsid w:val="00A64EA6"/>
    <w:rsid w:val="00A67715"/>
    <w:rsid w:val="00A7097F"/>
    <w:rsid w:val="00A71183"/>
    <w:rsid w:val="00A75934"/>
    <w:rsid w:val="00A828C7"/>
    <w:rsid w:val="00A84478"/>
    <w:rsid w:val="00A870E1"/>
    <w:rsid w:val="00AB5FB4"/>
    <w:rsid w:val="00AB7FBD"/>
    <w:rsid w:val="00AC3749"/>
    <w:rsid w:val="00AC4CEC"/>
    <w:rsid w:val="00AD5979"/>
    <w:rsid w:val="00AE065C"/>
    <w:rsid w:val="00AE1C5C"/>
    <w:rsid w:val="00AE2507"/>
    <w:rsid w:val="00AF5690"/>
    <w:rsid w:val="00AF7E62"/>
    <w:rsid w:val="00B05B6B"/>
    <w:rsid w:val="00B15303"/>
    <w:rsid w:val="00B16DE1"/>
    <w:rsid w:val="00B22D3D"/>
    <w:rsid w:val="00B2741F"/>
    <w:rsid w:val="00B318D1"/>
    <w:rsid w:val="00B33B60"/>
    <w:rsid w:val="00B444A4"/>
    <w:rsid w:val="00B459D0"/>
    <w:rsid w:val="00B46681"/>
    <w:rsid w:val="00B478D9"/>
    <w:rsid w:val="00B5353A"/>
    <w:rsid w:val="00B54353"/>
    <w:rsid w:val="00B54F1A"/>
    <w:rsid w:val="00B62301"/>
    <w:rsid w:val="00B76BE7"/>
    <w:rsid w:val="00B82930"/>
    <w:rsid w:val="00B82FC8"/>
    <w:rsid w:val="00B941CD"/>
    <w:rsid w:val="00B943C3"/>
    <w:rsid w:val="00BA0B04"/>
    <w:rsid w:val="00BA79A1"/>
    <w:rsid w:val="00BA7FA4"/>
    <w:rsid w:val="00BB41F4"/>
    <w:rsid w:val="00BB5A2F"/>
    <w:rsid w:val="00BC3EE4"/>
    <w:rsid w:val="00BC41C8"/>
    <w:rsid w:val="00BC623C"/>
    <w:rsid w:val="00BC7EDC"/>
    <w:rsid w:val="00BD5E38"/>
    <w:rsid w:val="00BD78C4"/>
    <w:rsid w:val="00BE7431"/>
    <w:rsid w:val="00BF0756"/>
    <w:rsid w:val="00BF0871"/>
    <w:rsid w:val="00BF4E45"/>
    <w:rsid w:val="00BF55B4"/>
    <w:rsid w:val="00C03A3D"/>
    <w:rsid w:val="00C0497F"/>
    <w:rsid w:val="00C113FC"/>
    <w:rsid w:val="00C16C67"/>
    <w:rsid w:val="00C2369D"/>
    <w:rsid w:val="00C23AA0"/>
    <w:rsid w:val="00C308E3"/>
    <w:rsid w:val="00C34749"/>
    <w:rsid w:val="00C3667F"/>
    <w:rsid w:val="00C369C3"/>
    <w:rsid w:val="00C43C7D"/>
    <w:rsid w:val="00C43FA8"/>
    <w:rsid w:val="00C5500A"/>
    <w:rsid w:val="00C5726B"/>
    <w:rsid w:val="00C629E9"/>
    <w:rsid w:val="00C657AB"/>
    <w:rsid w:val="00C7167C"/>
    <w:rsid w:val="00C7618B"/>
    <w:rsid w:val="00C827BF"/>
    <w:rsid w:val="00C92A2F"/>
    <w:rsid w:val="00C92C97"/>
    <w:rsid w:val="00C93DB7"/>
    <w:rsid w:val="00C95DE7"/>
    <w:rsid w:val="00CA447D"/>
    <w:rsid w:val="00CA6CBF"/>
    <w:rsid w:val="00CA7793"/>
    <w:rsid w:val="00CB047D"/>
    <w:rsid w:val="00CB5BCC"/>
    <w:rsid w:val="00CC3FE0"/>
    <w:rsid w:val="00CC52E7"/>
    <w:rsid w:val="00CC5F61"/>
    <w:rsid w:val="00CC75FF"/>
    <w:rsid w:val="00CD1ACC"/>
    <w:rsid w:val="00CD2A88"/>
    <w:rsid w:val="00CD5D60"/>
    <w:rsid w:val="00CD751D"/>
    <w:rsid w:val="00CD7744"/>
    <w:rsid w:val="00CE0373"/>
    <w:rsid w:val="00CE46F1"/>
    <w:rsid w:val="00CF3064"/>
    <w:rsid w:val="00CF48BB"/>
    <w:rsid w:val="00D118B1"/>
    <w:rsid w:val="00D1243A"/>
    <w:rsid w:val="00D1402C"/>
    <w:rsid w:val="00D24D4E"/>
    <w:rsid w:val="00D4665A"/>
    <w:rsid w:val="00D47F24"/>
    <w:rsid w:val="00D538C9"/>
    <w:rsid w:val="00D53B5C"/>
    <w:rsid w:val="00D63D0D"/>
    <w:rsid w:val="00D66F15"/>
    <w:rsid w:val="00D768BD"/>
    <w:rsid w:val="00D76CE9"/>
    <w:rsid w:val="00D85031"/>
    <w:rsid w:val="00D86797"/>
    <w:rsid w:val="00D9375D"/>
    <w:rsid w:val="00D93E52"/>
    <w:rsid w:val="00DA012A"/>
    <w:rsid w:val="00DB3380"/>
    <w:rsid w:val="00DC2526"/>
    <w:rsid w:val="00DD1A6C"/>
    <w:rsid w:val="00DD2937"/>
    <w:rsid w:val="00DD5FA4"/>
    <w:rsid w:val="00DE0212"/>
    <w:rsid w:val="00DE3F53"/>
    <w:rsid w:val="00DE585C"/>
    <w:rsid w:val="00DE7567"/>
    <w:rsid w:val="00DF3365"/>
    <w:rsid w:val="00DF7BAB"/>
    <w:rsid w:val="00E03A0D"/>
    <w:rsid w:val="00E07039"/>
    <w:rsid w:val="00E12BD8"/>
    <w:rsid w:val="00E17401"/>
    <w:rsid w:val="00E179D6"/>
    <w:rsid w:val="00E2354C"/>
    <w:rsid w:val="00E27657"/>
    <w:rsid w:val="00E31E36"/>
    <w:rsid w:val="00E331B3"/>
    <w:rsid w:val="00E34971"/>
    <w:rsid w:val="00E37DC5"/>
    <w:rsid w:val="00E522EE"/>
    <w:rsid w:val="00E66333"/>
    <w:rsid w:val="00E70084"/>
    <w:rsid w:val="00E76470"/>
    <w:rsid w:val="00E8202D"/>
    <w:rsid w:val="00E829F7"/>
    <w:rsid w:val="00E83949"/>
    <w:rsid w:val="00E83D52"/>
    <w:rsid w:val="00EA1B22"/>
    <w:rsid w:val="00EC382A"/>
    <w:rsid w:val="00EC6B7A"/>
    <w:rsid w:val="00EE4777"/>
    <w:rsid w:val="00EE6E30"/>
    <w:rsid w:val="00EF2C39"/>
    <w:rsid w:val="00EF6A24"/>
    <w:rsid w:val="00EF74C3"/>
    <w:rsid w:val="00F01AA9"/>
    <w:rsid w:val="00F03CAD"/>
    <w:rsid w:val="00F1315D"/>
    <w:rsid w:val="00F14E1F"/>
    <w:rsid w:val="00F16E0B"/>
    <w:rsid w:val="00F25EB4"/>
    <w:rsid w:val="00F43B9D"/>
    <w:rsid w:val="00F44D34"/>
    <w:rsid w:val="00F46279"/>
    <w:rsid w:val="00F67B11"/>
    <w:rsid w:val="00F73D1B"/>
    <w:rsid w:val="00F80559"/>
    <w:rsid w:val="00F80D52"/>
    <w:rsid w:val="00F82766"/>
    <w:rsid w:val="00F92723"/>
    <w:rsid w:val="00F94F41"/>
    <w:rsid w:val="00F96E8B"/>
    <w:rsid w:val="00F97215"/>
    <w:rsid w:val="00FA3170"/>
    <w:rsid w:val="00FB151F"/>
    <w:rsid w:val="00FB7B32"/>
    <w:rsid w:val="00FC3ED8"/>
    <w:rsid w:val="00FC5789"/>
    <w:rsid w:val="00FD2F49"/>
    <w:rsid w:val="00FD63E0"/>
    <w:rsid w:val="00FD6FC3"/>
    <w:rsid w:val="00FD764C"/>
    <w:rsid w:val="00FE4C68"/>
    <w:rsid w:val="00FE50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4E1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 w:type="paragraph" w:customStyle="1" w:styleId="EndNoteBibliographyTitle">
    <w:name w:val="EndNote Bibliography Title"/>
    <w:basedOn w:val="Normal"/>
    <w:link w:val="EndNoteBibliographyTitleChar"/>
    <w:rsid w:val="00337DFB"/>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337DFB"/>
    <w:rPr>
      <w:rFonts w:ascii="Calibri" w:hAnsi="Calibri" w:cs="Calibri"/>
      <w:noProof/>
      <w:sz w:val="22"/>
    </w:rPr>
  </w:style>
  <w:style w:type="character" w:styleId="Hyperlink">
    <w:name w:val="Hyperlink"/>
    <w:basedOn w:val="DefaultParagraphFont"/>
    <w:uiPriority w:val="99"/>
    <w:unhideWhenUsed/>
    <w:rsid w:val="00991FC4"/>
    <w:rPr>
      <w:color w:val="0563C1" w:themeColor="hyperlink"/>
      <w:u w:val="single"/>
    </w:rPr>
  </w:style>
  <w:style w:type="character" w:styleId="UnresolvedMention">
    <w:name w:val="Unresolved Mention"/>
    <w:basedOn w:val="DefaultParagraphFont"/>
    <w:uiPriority w:val="99"/>
    <w:semiHidden/>
    <w:unhideWhenUsed/>
    <w:rsid w:val="00991FC4"/>
    <w:rPr>
      <w:color w:val="605E5C"/>
      <w:shd w:val="clear" w:color="auto" w:fill="E1DFDD"/>
    </w:rPr>
  </w:style>
  <w:style w:type="paragraph" w:styleId="Header">
    <w:name w:val="header"/>
    <w:basedOn w:val="Normal"/>
    <w:link w:val="HeaderChar"/>
    <w:uiPriority w:val="99"/>
    <w:unhideWhenUsed/>
    <w:rsid w:val="002559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967"/>
  </w:style>
  <w:style w:type="paragraph" w:styleId="Footer">
    <w:name w:val="footer"/>
    <w:basedOn w:val="Normal"/>
    <w:link w:val="FooterChar"/>
    <w:uiPriority w:val="99"/>
    <w:unhideWhenUsed/>
    <w:rsid w:val="002559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967"/>
  </w:style>
  <w:style w:type="character" w:styleId="LineNumber">
    <w:name w:val="line number"/>
    <w:basedOn w:val="DefaultParagraphFont"/>
    <w:uiPriority w:val="99"/>
    <w:semiHidden/>
    <w:unhideWhenUsed/>
    <w:rsid w:val="00255967"/>
  </w:style>
  <w:style w:type="table" w:styleId="GridTable1Light">
    <w:name w:val="Grid Table 1 Light"/>
    <w:basedOn w:val="TableNormal"/>
    <w:uiPriority w:val="46"/>
    <w:rsid w:val="00CD2A8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CD2A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D2A8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E2354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E37DC5"/>
    <w:pPr>
      <w:spacing w:after="0" w:line="240" w:lineRule="auto"/>
    </w:pPr>
  </w:style>
  <w:style w:type="table" w:styleId="PlainTable4">
    <w:name w:val="Plain Table 4"/>
    <w:basedOn w:val="TableNormal"/>
    <w:uiPriority w:val="44"/>
    <w:rsid w:val="002E6470"/>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CB5BCC"/>
    <w:pPr>
      <w:spacing w:before="100" w:beforeAutospacing="1" w:after="100" w:afterAutospacing="1" w:line="240" w:lineRule="auto"/>
    </w:pPr>
    <w:rPr>
      <w:rFonts w:eastAsia="Times New Roman"/>
    </w:rPr>
  </w:style>
  <w:style w:type="table" w:styleId="TableGridLight">
    <w:name w:val="Grid Table Light"/>
    <w:basedOn w:val="TableNormal"/>
    <w:uiPriority w:val="40"/>
    <w:rsid w:val="00CB5B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815782"/>
    <w:rPr>
      <w:color w:val="954F72" w:themeColor="followedHyperlink"/>
      <w:u w:val="single"/>
    </w:rPr>
  </w:style>
  <w:style w:type="character" w:styleId="PlaceholderText">
    <w:name w:val="Placeholder Text"/>
    <w:basedOn w:val="DefaultParagraphFont"/>
    <w:uiPriority w:val="99"/>
    <w:semiHidden/>
    <w:rsid w:val="00FE4C6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6117">
      <w:bodyDiv w:val="1"/>
      <w:marLeft w:val="0"/>
      <w:marRight w:val="0"/>
      <w:marTop w:val="0"/>
      <w:marBottom w:val="0"/>
      <w:divBdr>
        <w:top w:val="none" w:sz="0" w:space="0" w:color="auto"/>
        <w:left w:val="none" w:sz="0" w:space="0" w:color="auto"/>
        <w:bottom w:val="none" w:sz="0" w:space="0" w:color="auto"/>
        <w:right w:val="none" w:sz="0" w:space="0" w:color="auto"/>
      </w:divBdr>
    </w:div>
    <w:div w:id="52848062">
      <w:bodyDiv w:val="1"/>
      <w:marLeft w:val="0"/>
      <w:marRight w:val="0"/>
      <w:marTop w:val="0"/>
      <w:marBottom w:val="0"/>
      <w:divBdr>
        <w:top w:val="none" w:sz="0" w:space="0" w:color="auto"/>
        <w:left w:val="none" w:sz="0" w:space="0" w:color="auto"/>
        <w:bottom w:val="none" w:sz="0" w:space="0" w:color="auto"/>
        <w:right w:val="none" w:sz="0" w:space="0" w:color="auto"/>
      </w:divBdr>
    </w:div>
    <w:div w:id="147331317">
      <w:bodyDiv w:val="1"/>
      <w:marLeft w:val="0"/>
      <w:marRight w:val="0"/>
      <w:marTop w:val="0"/>
      <w:marBottom w:val="0"/>
      <w:divBdr>
        <w:top w:val="none" w:sz="0" w:space="0" w:color="auto"/>
        <w:left w:val="none" w:sz="0" w:space="0" w:color="auto"/>
        <w:bottom w:val="none" w:sz="0" w:space="0" w:color="auto"/>
        <w:right w:val="none" w:sz="0" w:space="0" w:color="auto"/>
      </w:divBdr>
    </w:div>
    <w:div w:id="166942849">
      <w:bodyDiv w:val="1"/>
      <w:marLeft w:val="0"/>
      <w:marRight w:val="0"/>
      <w:marTop w:val="0"/>
      <w:marBottom w:val="0"/>
      <w:divBdr>
        <w:top w:val="none" w:sz="0" w:space="0" w:color="auto"/>
        <w:left w:val="none" w:sz="0" w:space="0" w:color="auto"/>
        <w:bottom w:val="none" w:sz="0" w:space="0" w:color="auto"/>
        <w:right w:val="none" w:sz="0" w:space="0" w:color="auto"/>
      </w:divBdr>
    </w:div>
    <w:div w:id="205526528">
      <w:bodyDiv w:val="1"/>
      <w:marLeft w:val="0"/>
      <w:marRight w:val="0"/>
      <w:marTop w:val="0"/>
      <w:marBottom w:val="0"/>
      <w:divBdr>
        <w:top w:val="none" w:sz="0" w:space="0" w:color="auto"/>
        <w:left w:val="none" w:sz="0" w:space="0" w:color="auto"/>
        <w:bottom w:val="none" w:sz="0" w:space="0" w:color="auto"/>
        <w:right w:val="none" w:sz="0" w:space="0" w:color="auto"/>
      </w:divBdr>
    </w:div>
    <w:div w:id="224990775">
      <w:bodyDiv w:val="1"/>
      <w:marLeft w:val="0"/>
      <w:marRight w:val="0"/>
      <w:marTop w:val="0"/>
      <w:marBottom w:val="0"/>
      <w:divBdr>
        <w:top w:val="none" w:sz="0" w:space="0" w:color="auto"/>
        <w:left w:val="none" w:sz="0" w:space="0" w:color="auto"/>
        <w:bottom w:val="none" w:sz="0" w:space="0" w:color="auto"/>
        <w:right w:val="none" w:sz="0" w:space="0" w:color="auto"/>
      </w:divBdr>
    </w:div>
    <w:div w:id="374235249">
      <w:bodyDiv w:val="1"/>
      <w:marLeft w:val="0"/>
      <w:marRight w:val="0"/>
      <w:marTop w:val="0"/>
      <w:marBottom w:val="0"/>
      <w:divBdr>
        <w:top w:val="none" w:sz="0" w:space="0" w:color="auto"/>
        <w:left w:val="none" w:sz="0" w:space="0" w:color="auto"/>
        <w:bottom w:val="none" w:sz="0" w:space="0" w:color="auto"/>
        <w:right w:val="none" w:sz="0" w:space="0" w:color="auto"/>
      </w:divBdr>
    </w:div>
    <w:div w:id="439959604">
      <w:bodyDiv w:val="1"/>
      <w:marLeft w:val="0"/>
      <w:marRight w:val="0"/>
      <w:marTop w:val="0"/>
      <w:marBottom w:val="0"/>
      <w:divBdr>
        <w:top w:val="none" w:sz="0" w:space="0" w:color="auto"/>
        <w:left w:val="none" w:sz="0" w:space="0" w:color="auto"/>
        <w:bottom w:val="none" w:sz="0" w:space="0" w:color="auto"/>
        <w:right w:val="none" w:sz="0" w:space="0" w:color="auto"/>
      </w:divBdr>
    </w:div>
    <w:div w:id="678505853">
      <w:bodyDiv w:val="1"/>
      <w:marLeft w:val="0"/>
      <w:marRight w:val="0"/>
      <w:marTop w:val="0"/>
      <w:marBottom w:val="0"/>
      <w:divBdr>
        <w:top w:val="none" w:sz="0" w:space="0" w:color="auto"/>
        <w:left w:val="none" w:sz="0" w:space="0" w:color="auto"/>
        <w:bottom w:val="none" w:sz="0" w:space="0" w:color="auto"/>
        <w:right w:val="none" w:sz="0" w:space="0" w:color="auto"/>
      </w:divBdr>
    </w:div>
    <w:div w:id="734744569">
      <w:bodyDiv w:val="1"/>
      <w:marLeft w:val="0"/>
      <w:marRight w:val="0"/>
      <w:marTop w:val="0"/>
      <w:marBottom w:val="0"/>
      <w:divBdr>
        <w:top w:val="none" w:sz="0" w:space="0" w:color="auto"/>
        <w:left w:val="none" w:sz="0" w:space="0" w:color="auto"/>
        <w:bottom w:val="none" w:sz="0" w:space="0" w:color="auto"/>
        <w:right w:val="none" w:sz="0" w:space="0" w:color="auto"/>
      </w:divBdr>
    </w:div>
    <w:div w:id="817039167">
      <w:bodyDiv w:val="1"/>
      <w:marLeft w:val="0"/>
      <w:marRight w:val="0"/>
      <w:marTop w:val="0"/>
      <w:marBottom w:val="0"/>
      <w:divBdr>
        <w:top w:val="none" w:sz="0" w:space="0" w:color="auto"/>
        <w:left w:val="none" w:sz="0" w:space="0" w:color="auto"/>
        <w:bottom w:val="none" w:sz="0" w:space="0" w:color="auto"/>
        <w:right w:val="none" w:sz="0" w:space="0" w:color="auto"/>
      </w:divBdr>
    </w:div>
    <w:div w:id="819004041">
      <w:bodyDiv w:val="1"/>
      <w:marLeft w:val="0"/>
      <w:marRight w:val="0"/>
      <w:marTop w:val="0"/>
      <w:marBottom w:val="0"/>
      <w:divBdr>
        <w:top w:val="none" w:sz="0" w:space="0" w:color="auto"/>
        <w:left w:val="none" w:sz="0" w:space="0" w:color="auto"/>
        <w:bottom w:val="none" w:sz="0" w:space="0" w:color="auto"/>
        <w:right w:val="none" w:sz="0" w:space="0" w:color="auto"/>
      </w:divBdr>
    </w:div>
    <w:div w:id="847600690">
      <w:bodyDiv w:val="1"/>
      <w:marLeft w:val="0"/>
      <w:marRight w:val="0"/>
      <w:marTop w:val="0"/>
      <w:marBottom w:val="0"/>
      <w:divBdr>
        <w:top w:val="none" w:sz="0" w:space="0" w:color="auto"/>
        <w:left w:val="none" w:sz="0" w:space="0" w:color="auto"/>
        <w:bottom w:val="none" w:sz="0" w:space="0" w:color="auto"/>
        <w:right w:val="none" w:sz="0" w:space="0" w:color="auto"/>
      </w:divBdr>
    </w:div>
    <w:div w:id="874730374">
      <w:bodyDiv w:val="1"/>
      <w:marLeft w:val="0"/>
      <w:marRight w:val="0"/>
      <w:marTop w:val="0"/>
      <w:marBottom w:val="0"/>
      <w:divBdr>
        <w:top w:val="none" w:sz="0" w:space="0" w:color="auto"/>
        <w:left w:val="none" w:sz="0" w:space="0" w:color="auto"/>
        <w:bottom w:val="none" w:sz="0" w:space="0" w:color="auto"/>
        <w:right w:val="none" w:sz="0" w:space="0" w:color="auto"/>
      </w:divBdr>
    </w:div>
    <w:div w:id="965700031">
      <w:bodyDiv w:val="1"/>
      <w:marLeft w:val="0"/>
      <w:marRight w:val="0"/>
      <w:marTop w:val="0"/>
      <w:marBottom w:val="0"/>
      <w:divBdr>
        <w:top w:val="none" w:sz="0" w:space="0" w:color="auto"/>
        <w:left w:val="none" w:sz="0" w:space="0" w:color="auto"/>
        <w:bottom w:val="none" w:sz="0" w:space="0" w:color="auto"/>
        <w:right w:val="none" w:sz="0" w:space="0" w:color="auto"/>
      </w:divBdr>
    </w:div>
    <w:div w:id="1246643459">
      <w:bodyDiv w:val="1"/>
      <w:marLeft w:val="0"/>
      <w:marRight w:val="0"/>
      <w:marTop w:val="0"/>
      <w:marBottom w:val="0"/>
      <w:divBdr>
        <w:top w:val="none" w:sz="0" w:space="0" w:color="auto"/>
        <w:left w:val="none" w:sz="0" w:space="0" w:color="auto"/>
        <w:bottom w:val="none" w:sz="0" w:space="0" w:color="auto"/>
        <w:right w:val="none" w:sz="0" w:space="0" w:color="auto"/>
      </w:divBdr>
    </w:div>
    <w:div w:id="1302227949">
      <w:bodyDiv w:val="1"/>
      <w:marLeft w:val="0"/>
      <w:marRight w:val="0"/>
      <w:marTop w:val="0"/>
      <w:marBottom w:val="0"/>
      <w:divBdr>
        <w:top w:val="none" w:sz="0" w:space="0" w:color="auto"/>
        <w:left w:val="none" w:sz="0" w:space="0" w:color="auto"/>
        <w:bottom w:val="none" w:sz="0" w:space="0" w:color="auto"/>
        <w:right w:val="none" w:sz="0" w:space="0" w:color="auto"/>
      </w:divBdr>
    </w:div>
    <w:div w:id="1358851988">
      <w:bodyDiv w:val="1"/>
      <w:marLeft w:val="0"/>
      <w:marRight w:val="0"/>
      <w:marTop w:val="0"/>
      <w:marBottom w:val="0"/>
      <w:divBdr>
        <w:top w:val="none" w:sz="0" w:space="0" w:color="auto"/>
        <w:left w:val="none" w:sz="0" w:space="0" w:color="auto"/>
        <w:bottom w:val="none" w:sz="0" w:space="0" w:color="auto"/>
        <w:right w:val="none" w:sz="0" w:space="0" w:color="auto"/>
      </w:divBdr>
    </w:div>
    <w:div w:id="1359619852">
      <w:bodyDiv w:val="1"/>
      <w:marLeft w:val="0"/>
      <w:marRight w:val="0"/>
      <w:marTop w:val="0"/>
      <w:marBottom w:val="0"/>
      <w:divBdr>
        <w:top w:val="none" w:sz="0" w:space="0" w:color="auto"/>
        <w:left w:val="none" w:sz="0" w:space="0" w:color="auto"/>
        <w:bottom w:val="none" w:sz="0" w:space="0" w:color="auto"/>
        <w:right w:val="none" w:sz="0" w:space="0" w:color="auto"/>
      </w:divBdr>
    </w:div>
    <w:div w:id="1426998344">
      <w:bodyDiv w:val="1"/>
      <w:marLeft w:val="0"/>
      <w:marRight w:val="0"/>
      <w:marTop w:val="0"/>
      <w:marBottom w:val="0"/>
      <w:divBdr>
        <w:top w:val="none" w:sz="0" w:space="0" w:color="auto"/>
        <w:left w:val="none" w:sz="0" w:space="0" w:color="auto"/>
        <w:bottom w:val="none" w:sz="0" w:space="0" w:color="auto"/>
        <w:right w:val="none" w:sz="0" w:space="0" w:color="auto"/>
      </w:divBdr>
    </w:div>
    <w:div w:id="1431469775">
      <w:bodyDiv w:val="1"/>
      <w:marLeft w:val="0"/>
      <w:marRight w:val="0"/>
      <w:marTop w:val="0"/>
      <w:marBottom w:val="0"/>
      <w:divBdr>
        <w:top w:val="none" w:sz="0" w:space="0" w:color="auto"/>
        <w:left w:val="none" w:sz="0" w:space="0" w:color="auto"/>
        <w:bottom w:val="none" w:sz="0" w:space="0" w:color="auto"/>
        <w:right w:val="none" w:sz="0" w:space="0" w:color="auto"/>
      </w:divBdr>
    </w:div>
    <w:div w:id="1503620710">
      <w:bodyDiv w:val="1"/>
      <w:marLeft w:val="0"/>
      <w:marRight w:val="0"/>
      <w:marTop w:val="0"/>
      <w:marBottom w:val="0"/>
      <w:divBdr>
        <w:top w:val="none" w:sz="0" w:space="0" w:color="auto"/>
        <w:left w:val="none" w:sz="0" w:space="0" w:color="auto"/>
        <w:bottom w:val="none" w:sz="0" w:space="0" w:color="auto"/>
        <w:right w:val="none" w:sz="0" w:space="0" w:color="auto"/>
      </w:divBdr>
    </w:div>
    <w:div w:id="1523781784">
      <w:bodyDiv w:val="1"/>
      <w:marLeft w:val="0"/>
      <w:marRight w:val="0"/>
      <w:marTop w:val="0"/>
      <w:marBottom w:val="0"/>
      <w:divBdr>
        <w:top w:val="none" w:sz="0" w:space="0" w:color="auto"/>
        <w:left w:val="none" w:sz="0" w:space="0" w:color="auto"/>
        <w:bottom w:val="none" w:sz="0" w:space="0" w:color="auto"/>
        <w:right w:val="none" w:sz="0" w:space="0" w:color="auto"/>
      </w:divBdr>
    </w:div>
    <w:div w:id="1537622666">
      <w:bodyDiv w:val="1"/>
      <w:marLeft w:val="0"/>
      <w:marRight w:val="0"/>
      <w:marTop w:val="0"/>
      <w:marBottom w:val="0"/>
      <w:divBdr>
        <w:top w:val="none" w:sz="0" w:space="0" w:color="auto"/>
        <w:left w:val="none" w:sz="0" w:space="0" w:color="auto"/>
        <w:bottom w:val="none" w:sz="0" w:space="0" w:color="auto"/>
        <w:right w:val="none" w:sz="0" w:space="0" w:color="auto"/>
      </w:divBdr>
    </w:div>
    <w:div w:id="1549147514">
      <w:bodyDiv w:val="1"/>
      <w:marLeft w:val="0"/>
      <w:marRight w:val="0"/>
      <w:marTop w:val="0"/>
      <w:marBottom w:val="0"/>
      <w:divBdr>
        <w:top w:val="none" w:sz="0" w:space="0" w:color="auto"/>
        <w:left w:val="none" w:sz="0" w:space="0" w:color="auto"/>
        <w:bottom w:val="none" w:sz="0" w:space="0" w:color="auto"/>
        <w:right w:val="none" w:sz="0" w:space="0" w:color="auto"/>
      </w:divBdr>
    </w:div>
    <w:div w:id="1598097964">
      <w:bodyDiv w:val="1"/>
      <w:marLeft w:val="0"/>
      <w:marRight w:val="0"/>
      <w:marTop w:val="0"/>
      <w:marBottom w:val="0"/>
      <w:divBdr>
        <w:top w:val="none" w:sz="0" w:space="0" w:color="auto"/>
        <w:left w:val="none" w:sz="0" w:space="0" w:color="auto"/>
        <w:bottom w:val="none" w:sz="0" w:space="0" w:color="auto"/>
        <w:right w:val="none" w:sz="0" w:space="0" w:color="auto"/>
      </w:divBdr>
    </w:div>
    <w:div w:id="1810593477">
      <w:bodyDiv w:val="1"/>
      <w:marLeft w:val="0"/>
      <w:marRight w:val="0"/>
      <w:marTop w:val="0"/>
      <w:marBottom w:val="0"/>
      <w:divBdr>
        <w:top w:val="none" w:sz="0" w:space="0" w:color="auto"/>
        <w:left w:val="none" w:sz="0" w:space="0" w:color="auto"/>
        <w:bottom w:val="none" w:sz="0" w:space="0" w:color="auto"/>
        <w:right w:val="none" w:sz="0" w:space="0" w:color="auto"/>
      </w:divBdr>
    </w:div>
    <w:div w:id="1838836911">
      <w:bodyDiv w:val="1"/>
      <w:marLeft w:val="0"/>
      <w:marRight w:val="0"/>
      <w:marTop w:val="0"/>
      <w:marBottom w:val="0"/>
      <w:divBdr>
        <w:top w:val="none" w:sz="0" w:space="0" w:color="auto"/>
        <w:left w:val="none" w:sz="0" w:space="0" w:color="auto"/>
        <w:bottom w:val="none" w:sz="0" w:space="0" w:color="auto"/>
        <w:right w:val="none" w:sz="0" w:space="0" w:color="auto"/>
      </w:divBdr>
    </w:div>
    <w:div w:id="1909000236">
      <w:bodyDiv w:val="1"/>
      <w:marLeft w:val="0"/>
      <w:marRight w:val="0"/>
      <w:marTop w:val="0"/>
      <w:marBottom w:val="0"/>
      <w:divBdr>
        <w:top w:val="none" w:sz="0" w:space="0" w:color="auto"/>
        <w:left w:val="none" w:sz="0" w:space="0" w:color="auto"/>
        <w:bottom w:val="none" w:sz="0" w:space="0" w:color="auto"/>
        <w:right w:val="none" w:sz="0" w:space="0" w:color="auto"/>
      </w:divBdr>
    </w:div>
    <w:div w:id="1934430061">
      <w:bodyDiv w:val="1"/>
      <w:marLeft w:val="0"/>
      <w:marRight w:val="0"/>
      <w:marTop w:val="0"/>
      <w:marBottom w:val="0"/>
      <w:divBdr>
        <w:top w:val="none" w:sz="0" w:space="0" w:color="auto"/>
        <w:left w:val="none" w:sz="0" w:space="0" w:color="auto"/>
        <w:bottom w:val="none" w:sz="0" w:space="0" w:color="auto"/>
        <w:right w:val="none" w:sz="0" w:space="0" w:color="auto"/>
      </w:divBdr>
    </w:div>
    <w:div w:id="1956016448">
      <w:bodyDiv w:val="1"/>
      <w:marLeft w:val="0"/>
      <w:marRight w:val="0"/>
      <w:marTop w:val="0"/>
      <w:marBottom w:val="0"/>
      <w:divBdr>
        <w:top w:val="none" w:sz="0" w:space="0" w:color="auto"/>
        <w:left w:val="none" w:sz="0" w:space="0" w:color="auto"/>
        <w:bottom w:val="none" w:sz="0" w:space="0" w:color="auto"/>
        <w:right w:val="none" w:sz="0" w:space="0" w:color="auto"/>
      </w:divBdr>
    </w:div>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 w:id="2052997028">
      <w:bodyDiv w:val="1"/>
      <w:marLeft w:val="0"/>
      <w:marRight w:val="0"/>
      <w:marTop w:val="0"/>
      <w:marBottom w:val="0"/>
      <w:divBdr>
        <w:top w:val="none" w:sz="0" w:space="0" w:color="auto"/>
        <w:left w:val="none" w:sz="0" w:space="0" w:color="auto"/>
        <w:bottom w:val="none" w:sz="0" w:space="0" w:color="auto"/>
        <w:right w:val="none" w:sz="0" w:space="0" w:color="auto"/>
      </w:divBdr>
    </w:div>
    <w:div w:id="2075926842">
      <w:bodyDiv w:val="1"/>
      <w:marLeft w:val="0"/>
      <w:marRight w:val="0"/>
      <w:marTop w:val="0"/>
      <w:marBottom w:val="0"/>
      <w:divBdr>
        <w:top w:val="none" w:sz="0" w:space="0" w:color="auto"/>
        <w:left w:val="none" w:sz="0" w:space="0" w:color="auto"/>
        <w:bottom w:val="none" w:sz="0" w:space="0" w:color="auto"/>
        <w:right w:val="none" w:sz="0" w:space="0" w:color="auto"/>
      </w:divBdr>
    </w:div>
    <w:div w:id="2083289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kkinard@vims.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F410A-150C-4C68-93A0-4E2F2CAB09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6</TotalTime>
  <Pages>13</Pages>
  <Words>14830</Words>
  <Characters>84537</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Sean</cp:lastModifiedBy>
  <cp:revision>6</cp:revision>
  <cp:lastPrinted>2020-03-06T03:53:00Z</cp:lastPrinted>
  <dcterms:created xsi:type="dcterms:W3CDTF">2020-11-11T19:31:00Z</dcterms:created>
  <dcterms:modified xsi:type="dcterms:W3CDTF">2021-01-26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0e8Vq3Z6"/&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